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8B17C26" w14:textId="7E7965A9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Name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Journal: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World</w:t>
      </w:r>
      <w:r w:rsidR="00A03395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Journal</w:t>
      </w:r>
      <w:r w:rsidR="00A03395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of</w:t>
      </w:r>
      <w:r w:rsidR="00A03395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Gastroenterology</w:t>
      </w:r>
    </w:p>
    <w:p w14:paraId="2BF4B3D2" w14:textId="63048724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Manuscript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NO: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9168</w:t>
      </w:r>
    </w:p>
    <w:p w14:paraId="65A34173" w14:textId="4DE74943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Manuscript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ype: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</w:p>
    <w:p w14:paraId="4312C187" w14:textId="77777777" w:rsidR="00A77B3E" w:rsidRDefault="00A77B3E">
      <w:pPr>
        <w:spacing w:line="360" w:lineRule="auto"/>
        <w:jc w:val="both"/>
      </w:pPr>
    </w:p>
    <w:p w14:paraId="41972F56" w14:textId="519F4CD0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Role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f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testinal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lora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rimary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clerosing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holangitis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nd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ts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otential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herapeutic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value</w:t>
      </w:r>
    </w:p>
    <w:p w14:paraId="5FFFC12B" w14:textId="77777777" w:rsidR="00A77B3E" w:rsidRDefault="00A77B3E">
      <w:pPr>
        <w:spacing w:line="360" w:lineRule="auto"/>
        <w:jc w:val="both"/>
      </w:pPr>
    </w:p>
    <w:p w14:paraId="71A28109" w14:textId="69DBAAE8" w:rsidR="00A77B3E" w:rsidRPr="003C243F" w:rsidRDefault="003C243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/>
          <w:color w:val="000000"/>
        </w:rPr>
        <w:t>Li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Pr="003C243F">
        <w:rPr>
          <w:rFonts w:ascii="Book Antiqua" w:eastAsia="Book Antiqua" w:hAnsi="Book Antiqua" w:cs="Book Antiqua"/>
          <w:color w:val="000000"/>
        </w:rPr>
        <w:t>ZJ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Pr="003C243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C243F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C243F"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Pr="003C243F">
        <w:rPr>
          <w:rFonts w:ascii="Book Antiqua" w:eastAsia="Book Antiqua" w:hAnsi="Book Antiqua" w:cs="Book Antiqua"/>
          <w:color w:val="000000"/>
        </w:rPr>
        <w:t>I</w:t>
      </w:r>
      <w:r w:rsidR="00085DC8" w:rsidRPr="003C243F">
        <w:rPr>
          <w:rFonts w:ascii="Book Antiqua" w:eastAsia="Book Antiqua" w:hAnsi="Book Antiqua" w:cs="Book Antiqua"/>
          <w:color w:val="000000"/>
        </w:rPr>
        <w:t>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 w:rsidRPr="003C243F"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 w:rsidRPr="003C243F"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 w:rsidRPr="003C243F">
        <w:rPr>
          <w:rFonts w:ascii="Book Antiqua" w:eastAsia="Book Antiqua" w:hAnsi="Book Antiqua" w:cs="Book Antiqua"/>
          <w:color w:val="000000"/>
        </w:rPr>
        <w:t>prim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 w:rsidRPr="003C243F">
        <w:rPr>
          <w:rFonts w:ascii="Book Antiqua" w:eastAsia="Book Antiqua" w:hAnsi="Book Antiqua" w:cs="Book Antiqua"/>
          <w:color w:val="000000"/>
        </w:rPr>
        <w:t>sclero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 w:rsidRPr="003C243F">
        <w:rPr>
          <w:rFonts w:ascii="Book Antiqua" w:eastAsia="Book Antiqua" w:hAnsi="Book Antiqua" w:cs="Book Antiqua"/>
          <w:color w:val="000000"/>
        </w:rPr>
        <w:t>cholangitis</w:t>
      </w:r>
    </w:p>
    <w:p w14:paraId="023D1E20" w14:textId="77777777" w:rsidR="00A77B3E" w:rsidRDefault="00A77B3E">
      <w:pPr>
        <w:spacing w:line="360" w:lineRule="auto"/>
        <w:jc w:val="both"/>
      </w:pPr>
    </w:p>
    <w:p w14:paraId="7DB95BA8" w14:textId="479EB3DD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Zhen-Jia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ng-Zho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u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u-L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g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iao-J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ng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i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g</w:t>
      </w:r>
    </w:p>
    <w:p w14:paraId="4AFE386A" w14:textId="77777777" w:rsidR="00A77B3E" w:rsidRDefault="00A77B3E">
      <w:pPr>
        <w:spacing w:line="360" w:lineRule="auto"/>
        <w:jc w:val="both"/>
      </w:pPr>
    </w:p>
    <w:p w14:paraId="15C718FF" w14:textId="2F1A05AA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Zhen-Jiao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i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853D0">
        <w:rPr>
          <w:rFonts w:ascii="Book Antiqua" w:eastAsia="Book Antiqua" w:hAnsi="Book Antiqua" w:cs="Book Antiqua"/>
          <w:b/>
          <w:bCs/>
          <w:color w:val="000000"/>
        </w:rPr>
        <w:t>Hong-Zhong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853D0">
        <w:rPr>
          <w:rFonts w:ascii="Book Antiqua" w:eastAsia="Book Antiqua" w:hAnsi="Book Antiqua" w:cs="Book Antiqua"/>
          <w:b/>
          <w:bCs/>
          <w:color w:val="000000"/>
        </w:rPr>
        <w:t>Gou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853D0">
        <w:rPr>
          <w:rFonts w:ascii="Book Antiqua" w:eastAsia="Book Antiqua" w:hAnsi="Book Antiqua" w:cs="Book Antiqua"/>
          <w:b/>
          <w:bCs/>
          <w:color w:val="000000"/>
        </w:rPr>
        <w:t>Yu-Lin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853D0">
        <w:rPr>
          <w:rFonts w:ascii="Book Antiqua" w:eastAsia="Book Antiqua" w:hAnsi="Book Antiqua" w:cs="Book Antiqua"/>
          <w:b/>
          <w:bCs/>
          <w:color w:val="000000"/>
        </w:rPr>
        <w:t>Zhang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853D0">
        <w:rPr>
          <w:rFonts w:ascii="Book Antiqua" w:eastAsia="Book Antiqua" w:hAnsi="Book Antiqua" w:cs="Book Antiqua"/>
          <w:b/>
          <w:bCs/>
          <w:color w:val="000000"/>
        </w:rPr>
        <w:t>Xiao-Jing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853D0">
        <w:rPr>
          <w:rFonts w:ascii="Book Antiqua" w:eastAsia="Book Antiqua" w:hAnsi="Book Antiqua" w:cs="Book Antiqua"/>
          <w:b/>
          <w:bCs/>
          <w:color w:val="000000"/>
        </w:rPr>
        <w:t>Song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853D0">
        <w:rPr>
          <w:rFonts w:ascii="Book Antiqua" w:eastAsia="Book Antiqua" w:hAnsi="Book Antiqua" w:cs="Book Antiqua"/>
          <w:b/>
          <w:bCs/>
          <w:color w:val="000000"/>
        </w:rPr>
        <w:t>Lei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853D0">
        <w:rPr>
          <w:rFonts w:ascii="Book Antiqua" w:eastAsia="Book Antiqua" w:hAnsi="Book Antiqua" w:cs="Book Antiqua"/>
          <w:b/>
          <w:bCs/>
          <w:color w:val="000000"/>
        </w:rPr>
        <w:t>Zhang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r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leg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nzho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versit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nzho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30000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7E4CF3">
        <w:rPr>
          <w:rFonts w:ascii="Book Antiqua" w:eastAsia="Book Antiqua" w:hAnsi="Book Antiqua" w:cs="Book Antiqua"/>
          <w:color w:val="000000"/>
        </w:rPr>
        <w:t>Gans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7E4CF3">
        <w:rPr>
          <w:rFonts w:ascii="Book Antiqua" w:eastAsia="Book Antiqua" w:hAnsi="Book Antiqua" w:cs="Book Antiqua"/>
          <w:color w:val="000000"/>
        </w:rPr>
        <w:t>Provinc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</w:t>
      </w:r>
    </w:p>
    <w:p w14:paraId="1216A3FD" w14:textId="77777777" w:rsidR="00A77B3E" w:rsidRDefault="00A77B3E">
      <w:pPr>
        <w:spacing w:line="360" w:lineRule="auto"/>
        <w:jc w:val="both"/>
      </w:pPr>
    </w:p>
    <w:p w14:paraId="099DE0FA" w14:textId="1C5F5B2B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Zhen-Jiao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i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853D0">
        <w:rPr>
          <w:rFonts w:ascii="Book Antiqua" w:eastAsia="Book Antiqua" w:hAnsi="Book Antiqua" w:cs="Book Antiqua"/>
          <w:b/>
          <w:bCs/>
          <w:color w:val="000000"/>
        </w:rPr>
        <w:t>Hong-Zhong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853D0">
        <w:rPr>
          <w:rFonts w:ascii="Book Antiqua" w:eastAsia="Book Antiqua" w:hAnsi="Book Antiqua" w:cs="Book Antiqua"/>
          <w:b/>
          <w:bCs/>
          <w:color w:val="000000"/>
        </w:rPr>
        <w:t>Gou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853D0">
        <w:rPr>
          <w:rFonts w:ascii="Book Antiqua" w:eastAsia="Book Antiqua" w:hAnsi="Book Antiqua" w:cs="Book Antiqua"/>
          <w:b/>
          <w:bCs/>
          <w:color w:val="000000"/>
        </w:rPr>
        <w:t>Yu-Lin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853D0">
        <w:rPr>
          <w:rFonts w:ascii="Book Antiqua" w:eastAsia="Book Antiqua" w:hAnsi="Book Antiqua" w:cs="Book Antiqua"/>
          <w:b/>
          <w:bCs/>
          <w:color w:val="000000"/>
        </w:rPr>
        <w:t>Zhang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Xiao-Jing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ong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ei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Zhang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ar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rger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r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pit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nzho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versit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nzho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30000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7E4CF3">
        <w:rPr>
          <w:rFonts w:ascii="Book Antiqua" w:eastAsia="Book Antiqua" w:hAnsi="Book Antiqua" w:cs="Book Antiqua"/>
          <w:color w:val="000000"/>
        </w:rPr>
        <w:t>Gans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7E4CF3">
        <w:rPr>
          <w:rFonts w:ascii="Book Antiqua" w:eastAsia="Book Antiqua" w:hAnsi="Book Antiqua" w:cs="Book Antiqua"/>
          <w:color w:val="000000"/>
        </w:rPr>
        <w:t>Provinc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</w:t>
      </w:r>
    </w:p>
    <w:p w14:paraId="08CC95EA" w14:textId="77777777" w:rsidR="00A77B3E" w:rsidRDefault="00A77B3E">
      <w:pPr>
        <w:spacing w:line="360" w:lineRule="auto"/>
        <w:jc w:val="both"/>
      </w:pPr>
    </w:p>
    <w:p w14:paraId="2B9FE33D" w14:textId="6A71856C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Zhen-Jiao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i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ong-Zhong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ou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Yu-Lin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Zhang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Xiao-Jing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ong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ei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Zhang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borato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enera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form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ns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nc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r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pit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nzho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versit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nzho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30000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7E4CF3">
        <w:rPr>
          <w:rFonts w:ascii="Book Antiqua" w:eastAsia="Book Antiqua" w:hAnsi="Book Antiqua" w:cs="Book Antiqua"/>
          <w:color w:val="000000"/>
        </w:rPr>
        <w:t>Gans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7E4CF3">
        <w:rPr>
          <w:rFonts w:ascii="Book Antiqua" w:eastAsia="Book Antiqua" w:hAnsi="Book Antiqua" w:cs="Book Antiqua"/>
          <w:color w:val="000000"/>
        </w:rPr>
        <w:t>Provinc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</w:t>
      </w:r>
    </w:p>
    <w:p w14:paraId="2FDD5B9A" w14:textId="77777777" w:rsidR="00A77B3E" w:rsidRDefault="00A77B3E">
      <w:pPr>
        <w:spacing w:line="360" w:lineRule="auto"/>
        <w:jc w:val="both"/>
      </w:pPr>
    </w:p>
    <w:p w14:paraId="3873C979" w14:textId="3CC445CC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9853D0">
        <w:rPr>
          <w:rFonts w:ascii="Book Antiqua" w:eastAsia="Book Antiqua" w:hAnsi="Book Antiqua" w:cs="Book Antiqua"/>
          <w:color w:val="000000"/>
        </w:rPr>
        <w:t>c</w:t>
      </w:r>
      <w:r>
        <w:rPr>
          <w:rFonts w:ascii="Book Antiqua" w:eastAsia="Book Antiqua" w:hAnsi="Book Antiqua" w:cs="Book Antiqua"/>
          <w:color w:val="000000"/>
        </w:rPr>
        <w:t>onceptualiz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amewor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J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ro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r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af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Z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J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d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it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uscrip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llectu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ent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ho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v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ersion.</w:t>
      </w:r>
    </w:p>
    <w:p w14:paraId="4D050BF6" w14:textId="77777777" w:rsidR="00A77B3E" w:rsidRDefault="00A77B3E">
      <w:pPr>
        <w:spacing w:line="360" w:lineRule="auto"/>
        <w:jc w:val="both"/>
      </w:pPr>
    </w:p>
    <w:p w14:paraId="55A8B083" w14:textId="389B21C5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Supported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y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the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National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Natural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Science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Foundation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of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China,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No.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31960236;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the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Talent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Innovation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and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Entrepreneurship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Project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of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Lanzhou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City,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No.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2019-RC-34</w:t>
      </w:r>
      <w:r w:rsidR="009853D0">
        <w:rPr>
          <w:rFonts w:ascii="Book Antiqua" w:eastAsia="Book Antiqua" w:hAnsi="Book Antiqua" w:cs="Book Antiqua"/>
          <w:color w:val="000000"/>
          <w:szCs w:val="20"/>
        </w:rPr>
        <w:t>;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and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lastRenderedPageBreak/>
        <w:t>the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Lanzhou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Cheng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guan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District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Science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and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Technology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Planning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Project,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No.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2020SHFZ0029.</w:t>
      </w:r>
    </w:p>
    <w:p w14:paraId="43886AC1" w14:textId="77777777" w:rsidR="00A77B3E" w:rsidRDefault="00A77B3E">
      <w:pPr>
        <w:spacing w:line="360" w:lineRule="auto"/>
        <w:jc w:val="both"/>
      </w:pPr>
    </w:p>
    <w:p w14:paraId="63744DCB" w14:textId="1029CE89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ei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Zhang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octor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rofessor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r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leg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nzho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versit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ngga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a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ee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nggu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c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nzho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30000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7E4CF3">
        <w:rPr>
          <w:rFonts w:ascii="Book Antiqua" w:eastAsia="Book Antiqua" w:hAnsi="Book Antiqua" w:cs="Book Antiqua"/>
          <w:color w:val="000000"/>
        </w:rPr>
        <w:t>Gans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7E4CF3">
        <w:rPr>
          <w:rFonts w:ascii="Book Antiqua" w:eastAsia="Book Antiqua" w:hAnsi="Book Antiqua" w:cs="Book Antiqua"/>
          <w:color w:val="000000"/>
        </w:rPr>
        <w:t>Provinc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3993181644@139.com</w:t>
      </w:r>
    </w:p>
    <w:p w14:paraId="7FD96339" w14:textId="77777777" w:rsidR="00A77B3E" w:rsidRDefault="00A77B3E">
      <w:pPr>
        <w:spacing w:line="360" w:lineRule="auto"/>
        <w:jc w:val="both"/>
      </w:pPr>
    </w:p>
    <w:p w14:paraId="51C072EC" w14:textId="2DC89B58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gu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2</w:t>
      </w:r>
    </w:p>
    <w:p w14:paraId="5F05B341" w14:textId="4EB5B02A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tob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1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2</w:t>
      </w:r>
    </w:p>
    <w:p w14:paraId="78BAB78D" w14:textId="23BDBB57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E02073" w:rsidRPr="0017110B">
        <w:rPr>
          <w:rFonts w:ascii="Book Antiqua" w:eastAsia="Book Antiqua" w:hAnsi="Book Antiqua" w:cs="Book Antiqua"/>
          <w:color w:val="000000"/>
        </w:rPr>
        <w:t>November 7, 2022</w:t>
      </w:r>
    </w:p>
    <w:p w14:paraId="2E208E7D" w14:textId="65903BFC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7110B">
        <w:rPr>
          <w:rFonts w:ascii="Book Antiqua" w:hAnsi="Book Antiqua"/>
          <w:color w:val="000000"/>
          <w:shd w:val="clear" w:color="auto" w:fill="FFFFFF"/>
        </w:rPr>
        <w:t>November 28, 2022</w:t>
      </w:r>
    </w:p>
    <w:p w14:paraId="32072B66" w14:textId="77777777" w:rsidR="00A77B3E" w:rsidRDefault="00A77B3E">
      <w:pPr>
        <w:spacing w:line="360" w:lineRule="auto"/>
        <w:jc w:val="both"/>
        <w:sectPr w:rsidR="00A77B3E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818C7A9" w14:textId="77777777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49B095E8" w14:textId="439C5B81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Prim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lero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angit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PSC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z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ron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asi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sist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c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lero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lu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asi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s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organism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oniz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tri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ak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eostasi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ion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gh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i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-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x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derab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eabilit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ymphocyt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cking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mb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estig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alcohol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)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iotic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cessfu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ivenes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for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ief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mmariz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i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w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igh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</w:p>
    <w:p w14:paraId="1673B442" w14:textId="77777777" w:rsidR="00A77B3E" w:rsidRDefault="00A77B3E">
      <w:pPr>
        <w:spacing w:line="360" w:lineRule="auto"/>
        <w:jc w:val="both"/>
      </w:pPr>
    </w:p>
    <w:p w14:paraId="6FD70CAF" w14:textId="3A4ACA3E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Key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3E245A">
        <w:rPr>
          <w:rFonts w:ascii="Book Antiqua" w:eastAsia="Book Antiqua" w:hAnsi="Book Antiqua" w:cs="Book Antiqua"/>
          <w:color w:val="000000"/>
        </w:rPr>
        <w:t>P</w:t>
      </w:r>
      <w:r>
        <w:rPr>
          <w:rFonts w:ascii="Book Antiqua" w:eastAsia="Book Antiqua" w:hAnsi="Book Antiqua" w:cs="Book Antiqua"/>
          <w:color w:val="000000"/>
        </w:rPr>
        <w:t>rim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lero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angitis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3E245A">
        <w:rPr>
          <w:rFonts w:ascii="Book Antiqua" w:eastAsia="Book Antiqua" w:hAnsi="Book Antiqua" w:cs="Book Antiqua"/>
          <w:color w:val="000000"/>
        </w:rPr>
        <w:t>I</w:t>
      </w:r>
      <w:r>
        <w:rPr>
          <w:rFonts w:ascii="Book Antiqua" w:eastAsia="Book Antiqua" w:hAnsi="Book Antiqua" w:cs="Book Antiqua"/>
          <w:color w:val="000000"/>
        </w:rPr>
        <w:t>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3E245A">
        <w:rPr>
          <w:rFonts w:ascii="Book Antiqua" w:eastAsia="Book Antiqua" w:hAnsi="Book Antiqua" w:cs="Book Antiqua"/>
          <w:color w:val="000000"/>
        </w:rPr>
        <w:t>A</w:t>
      </w:r>
      <w:r>
        <w:rPr>
          <w:rFonts w:ascii="Book Antiqua" w:eastAsia="Book Antiqua" w:hAnsi="Book Antiqua" w:cs="Book Antiqua"/>
          <w:color w:val="000000"/>
        </w:rPr>
        <w:t>ntibiotics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3E245A">
        <w:rPr>
          <w:rFonts w:ascii="Book Antiqua" w:eastAsia="Book Antiqua" w:hAnsi="Book Antiqua" w:cs="Book Antiqua"/>
          <w:color w:val="000000"/>
        </w:rPr>
        <w:t>F</w:t>
      </w:r>
      <w:r>
        <w:rPr>
          <w:rFonts w:ascii="Book Antiqua" w:eastAsia="Book Antiqua" w:hAnsi="Book Antiqua" w:cs="Book Antiqua"/>
          <w:color w:val="000000"/>
        </w:rPr>
        <w:t>e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ation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3E245A">
        <w:rPr>
          <w:rFonts w:ascii="Book Antiqua" w:eastAsia="Book Antiqua" w:hAnsi="Book Antiqua" w:cs="Book Antiqua"/>
          <w:color w:val="000000"/>
        </w:rPr>
        <w:t>P</w:t>
      </w:r>
      <w:r>
        <w:rPr>
          <w:rFonts w:ascii="Book Antiqua" w:eastAsia="Book Antiqua" w:hAnsi="Book Antiqua" w:cs="Book Antiqua"/>
          <w:color w:val="000000"/>
        </w:rPr>
        <w:t>robiotics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3E245A">
        <w:rPr>
          <w:rFonts w:ascii="Book Antiqua" w:eastAsia="Book Antiqua" w:hAnsi="Book Antiqua" w:cs="Book Antiqua"/>
          <w:color w:val="000000"/>
        </w:rPr>
        <w:t>B</w:t>
      </w:r>
      <w:r>
        <w:rPr>
          <w:rFonts w:ascii="Book Antiqua" w:eastAsia="Book Antiqua" w:hAnsi="Book Antiqua" w:cs="Book Antiqua"/>
          <w:color w:val="000000"/>
        </w:rPr>
        <w:t>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</w:p>
    <w:p w14:paraId="394BBE87" w14:textId="77777777" w:rsidR="00E62074" w:rsidRDefault="00E62074" w:rsidP="00E62074"/>
    <w:p w14:paraId="29D924A0" w14:textId="77777777" w:rsidR="00E62074" w:rsidRDefault="00E62074" w:rsidP="00E62074">
      <w:pPr>
        <w:spacing w:line="360" w:lineRule="auto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 w:hint="eastAsia"/>
          <w:b/>
          <w:color w:val="000000"/>
        </w:rPr>
        <w:t>©</w:t>
      </w:r>
      <w:r>
        <w:rPr>
          <w:rFonts w:ascii="Book Antiqua" w:eastAsia="Book Antiqua" w:hAnsi="Book Antiqua" w:cs="Book Antiqua"/>
          <w:b/>
          <w:color w:val="000000"/>
        </w:rPr>
        <w:t>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 xml:space="preserve">Author(s) 2022. </w:t>
      </w:r>
      <w:r>
        <w:rPr>
          <w:rFonts w:ascii="Book Antiqua" w:eastAsia="Book Antiqua" w:hAnsi="Book Antiqua" w:cs="Book Antiqua"/>
          <w:color w:val="000000"/>
        </w:rPr>
        <w:t>Published by Baishideng Publishing Group Inc. All rights reserved.</w:t>
      </w:r>
    </w:p>
    <w:p w14:paraId="280E8512" w14:textId="77777777" w:rsidR="00A77B3E" w:rsidRDefault="00A77B3E">
      <w:pPr>
        <w:spacing w:line="360" w:lineRule="auto"/>
        <w:jc w:val="both"/>
      </w:pPr>
    </w:p>
    <w:p w14:paraId="56ED2588" w14:textId="51557B8D" w:rsidR="002E4DE6" w:rsidRDefault="002E4DE6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bookmarkStart w:id="0" w:name="_Hlk114577429"/>
      <w:r w:rsidRPr="00F404C3">
        <w:rPr>
          <w:rFonts w:ascii="Book Antiqua" w:hAnsi="Book Antiqua"/>
          <w:b/>
          <w:bCs/>
        </w:rPr>
        <w:t>Citation</w:t>
      </w:r>
      <w:r w:rsidRPr="00F404C3">
        <w:rPr>
          <w:rFonts w:ascii="Book Antiqua" w:hAnsi="Book Antiqua"/>
        </w:rPr>
        <w:t xml:space="preserve">: </w:t>
      </w:r>
      <w:bookmarkEnd w:id="0"/>
      <w:r w:rsidR="00085DC8">
        <w:rPr>
          <w:rFonts w:ascii="Book Antiqua" w:eastAsia="Book Antiqua" w:hAnsi="Book Antiqua" w:cs="Book Antiqua"/>
          <w:color w:val="000000"/>
        </w:rPr>
        <w:t>Li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color w:val="000000"/>
        </w:rPr>
        <w:t>ZJ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color w:val="000000"/>
        </w:rPr>
        <w:t>Go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color w:val="000000"/>
        </w:rPr>
        <w:t>HZ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color w:val="000000"/>
        </w:rPr>
        <w:t>Zha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color w:val="000000"/>
        </w:rPr>
        <w:t>YL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color w:val="000000"/>
        </w:rPr>
        <w:t>So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color w:val="000000"/>
        </w:rPr>
        <w:t>XJ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color w:val="000000"/>
        </w:rPr>
        <w:t>Zha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color w:val="000000"/>
        </w:rPr>
        <w:t>L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color w:val="000000"/>
        </w:rPr>
        <w:t>R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color w:val="000000"/>
        </w:rPr>
        <w:t>prim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color w:val="000000"/>
        </w:rPr>
        <w:t>sclero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color w:val="000000"/>
        </w:rPr>
        <w:t>cholangit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color w:val="000000"/>
        </w:rPr>
        <w:t>i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color w:val="000000"/>
        </w:rPr>
        <w:t>potent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color w:val="000000"/>
        </w:rPr>
        <w:t>therapeu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color w:val="000000"/>
        </w:rPr>
        <w:t>value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i/>
          <w:iCs/>
          <w:color w:val="000000"/>
        </w:rPr>
        <w:t>J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color w:val="000000"/>
        </w:rPr>
        <w:t>2022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Pr="002E4DE6">
        <w:rPr>
          <w:rFonts w:ascii="Book Antiqua" w:eastAsia="Book Antiqua" w:hAnsi="Book Antiqua" w:cs="Book Antiqua"/>
          <w:color w:val="000000"/>
        </w:rPr>
        <w:t>28(</w:t>
      </w:r>
      <w:r>
        <w:rPr>
          <w:rFonts w:ascii="Book Antiqua" w:eastAsia="Book Antiqua" w:hAnsi="Book Antiqua" w:cs="Book Antiqua"/>
          <w:color w:val="000000"/>
        </w:rPr>
        <w:t>44</w:t>
      </w:r>
      <w:r w:rsidRPr="002E4DE6">
        <w:rPr>
          <w:rFonts w:ascii="Book Antiqua" w:eastAsia="Book Antiqua" w:hAnsi="Book Antiqua" w:cs="Book Antiqua"/>
          <w:color w:val="000000"/>
        </w:rPr>
        <w:t xml:space="preserve">): </w:t>
      </w:r>
      <w:r w:rsidR="008221A1" w:rsidRPr="008221A1">
        <w:rPr>
          <w:rFonts w:ascii="Book Antiqua" w:eastAsia="Book Antiqua" w:hAnsi="Book Antiqua" w:cs="Book Antiqua"/>
          <w:color w:val="000000"/>
        </w:rPr>
        <w:t>6213-6229</w:t>
      </w:r>
    </w:p>
    <w:p w14:paraId="2C3B3265" w14:textId="1B02CC2E" w:rsidR="002E4DE6" w:rsidRDefault="002E4DE6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2E4DE6">
        <w:rPr>
          <w:rFonts w:ascii="Book Antiqua" w:eastAsia="Book Antiqua" w:hAnsi="Book Antiqua" w:cs="Book Antiqua"/>
          <w:b/>
          <w:bCs/>
          <w:color w:val="000000"/>
        </w:rPr>
        <w:lastRenderedPageBreak/>
        <w:t>URL</w:t>
      </w:r>
      <w:r w:rsidRPr="002E4DE6">
        <w:rPr>
          <w:rFonts w:ascii="Book Antiqua" w:eastAsia="Book Antiqua" w:hAnsi="Book Antiqua" w:cs="Book Antiqua"/>
          <w:color w:val="000000"/>
        </w:rPr>
        <w:t>: https://www.wjgnet.com/1007-9327/full/v28/i</w:t>
      </w:r>
      <w:r>
        <w:rPr>
          <w:rFonts w:ascii="Book Antiqua" w:eastAsia="Book Antiqua" w:hAnsi="Book Antiqua" w:cs="Book Antiqua"/>
          <w:color w:val="000000"/>
        </w:rPr>
        <w:t>44</w:t>
      </w:r>
      <w:r w:rsidRPr="002E4DE6">
        <w:rPr>
          <w:rFonts w:ascii="Book Antiqua" w:eastAsia="Book Antiqua" w:hAnsi="Book Antiqua" w:cs="Book Antiqua"/>
          <w:color w:val="000000"/>
        </w:rPr>
        <w:t>/</w:t>
      </w:r>
      <w:r w:rsidR="008221A1" w:rsidRPr="008221A1">
        <w:rPr>
          <w:rFonts w:ascii="Book Antiqua" w:eastAsia="Book Antiqua" w:hAnsi="Book Antiqua" w:cs="Book Antiqua"/>
          <w:color w:val="000000"/>
        </w:rPr>
        <w:t>6213</w:t>
      </w:r>
      <w:r w:rsidRPr="002E4DE6">
        <w:rPr>
          <w:rFonts w:ascii="Book Antiqua" w:eastAsia="Book Antiqua" w:hAnsi="Book Antiqua" w:cs="Book Antiqua"/>
          <w:color w:val="000000"/>
        </w:rPr>
        <w:t>.htm</w:t>
      </w:r>
    </w:p>
    <w:p w14:paraId="5013C1CE" w14:textId="136BDE4F" w:rsidR="00A77B3E" w:rsidRDefault="002E4DE6" w:rsidP="008221A1">
      <w:pPr>
        <w:spacing w:line="360" w:lineRule="auto"/>
        <w:jc w:val="both"/>
      </w:pPr>
      <w:r w:rsidRPr="002E4DE6">
        <w:rPr>
          <w:rFonts w:ascii="Book Antiqua" w:eastAsia="Book Antiqua" w:hAnsi="Book Antiqua" w:cs="Book Antiqua"/>
          <w:b/>
          <w:bCs/>
          <w:color w:val="000000"/>
        </w:rPr>
        <w:t>DOI</w:t>
      </w:r>
      <w:r w:rsidRPr="002E4DE6">
        <w:rPr>
          <w:rFonts w:ascii="Book Antiqua" w:eastAsia="Book Antiqua" w:hAnsi="Book Antiqua" w:cs="Book Antiqua"/>
          <w:color w:val="000000"/>
        </w:rPr>
        <w:t>: https://dx.doi.org/10.3748/wjg.v28.i</w:t>
      </w:r>
      <w:r>
        <w:rPr>
          <w:rFonts w:ascii="Book Antiqua" w:eastAsia="Book Antiqua" w:hAnsi="Book Antiqua" w:cs="Book Antiqua"/>
          <w:color w:val="000000"/>
        </w:rPr>
        <w:t>44</w:t>
      </w:r>
      <w:r w:rsidRPr="002E4DE6">
        <w:rPr>
          <w:rFonts w:ascii="Book Antiqua" w:eastAsia="Book Antiqua" w:hAnsi="Book Antiqua" w:cs="Book Antiqua"/>
          <w:color w:val="000000"/>
        </w:rPr>
        <w:t>.</w:t>
      </w:r>
      <w:r w:rsidR="008221A1" w:rsidRPr="008221A1">
        <w:rPr>
          <w:rFonts w:ascii="Book Antiqua" w:eastAsia="Book Antiqua" w:hAnsi="Book Antiqua" w:cs="Book Antiqua"/>
          <w:color w:val="000000"/>
        </w:rPr>
        <w:t>6213</w:t>
      </w:r>
    </w:p>
    <w:p w14:paraId="20FED381" w14:textId="77777777" w:rsidR="00A77B3E" w:rsidRDefault="00A77B3E">
      <w:pPr>
        <w:spacing w:line="360" w:lineRule="auto"/>
        <w:jc w:val="both"/>
      </w:pPr>
    </w:p>
    <w:p w14:paraId="6B04C345" w14:textId="3FDDD50D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m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lero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angit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PSC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ck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ris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organism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oniz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sent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tri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ak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eostasi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u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emp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lie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k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ibu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teratu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cau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p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e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.</w:t>
      </w:r>
    </w:p>
    <w:p w14:paraId="6C087A19" w14:textId="512465C5" w:rsidR="00A77B3E" w:rsidRDefault="003E245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br w:type="page"/>
      </w:r>
      <w:r w:rsidR="00085DC8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1C40F63D" w14:textId="0F088FB6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Prim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lero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angit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PSC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-med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ron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z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gress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ra-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rahep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en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lu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1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ea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ce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cholangiocarcinoma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llbladd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c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ocellula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rcinoma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orect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cer)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ximat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l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c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ltimat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ath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2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houg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tiolog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ai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clea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ep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tic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erm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3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w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tom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ysi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nec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s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4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ED1AE0" w:rsidRPr="003041F3">
        <w:rPr>
          <w:rFonts w:ascii="Book Antiqua" w:eastAsia="Book Antiqua" w:hAnsi="Book Antiqua" w:cs="Book Antiqua" w:hint="eastAsia"/>
        </w:rPr>
        <w:t>gut</w:t>
      </w:r>
      <w:r w:rsidR="00ED1AE0" w:rsidRPr="003041F3">
        <w:rPr>
          <w:rFonts w:ascii="Book Antiqua" w:eastAsia="Book Antiqua" w:hAnsi="Book Antiqua" w:cs="Book Antiqua"/>
        </w:rPr>
        <w:t>-liver</w:t>
      </w:r>
      <w:r w:rsidR="00A03395" w:rsidRPr="003041F3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xi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5,6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7,8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eabilit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ymphocy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ing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CB472A">
        <w:rPr>
          <w:rFonts w:ascii="Book Antiqua" w:eastAsia="Book Antiqua" w:hAnsi="Book Antiqua" w:cs="Book Antiqua"/>
          <w:color w:val="000000"/>
        </w:rPr>
        <w:t>[</w:t>
      </w:r>
      <w:r w:rsidRPr="00CB472A">
        <w:rPr>
          <w:rFonts w:ascii="Book Antiqua" w:eastAsia="Book Antiqua" w:hAnsi="Book Antiqua" w:cs="Book Antiqua"/>
          <w:i/>
          <w:iCs/>
          <w:color w:val="000000"/>
        </w:rPr>
        <w:t>e.g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CB472A">
        <w:rPr>
          <w:rFonts w:ascii="Book Antiqua" w:eastAsia="Book Antiqua" w:hAnsi="Book Antiqua" w:cs="Book Antiqua"/>
          <w:color w:val="000000"/>
        </w:rPr>
        <w:t>(</w:t>
      </w:r>
      <w:r>
        <w:rPr>
          <w:rFonts w:ascii="Book Antiqua" w:eastAsia="Book Antiqua" w:hAnsi="Book Antiqua" w:cs="Book Antiqua"/>
          <w:color w:val="000000"/>
        </w:rPr>
        <w:t>BAs)</w:t>
      </w:r>
      <w:r w:rsidR="00CB472A">
        <w:rPr>
          <w:rFonts w:ascii="Book Antiqua" w:eastAsia="Book Antiqua" w:hAnsi="Book Antiqua" w:cs="Book Antiqua"/>
          <w:color w:val="000000"/>
        </w:rPr>
        <w:t>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fibrosi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9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03333DE2" w14:textId="3DDC7AD9" w:rsidR="00A77B3E" w:rsidRDefault="00085DC8">
      <w:pPr>
        <w:spacing w:line="360" w:lineRule="auto"/>
        <w:ind w:firstLine="240"/>
        <w:jc w:val="both"/>
      </w:pP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ide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ing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i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ly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entu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gres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ilur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di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mptomatic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ed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10,11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-stag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tion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a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vers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vailab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w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s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jection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ximat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</w:t>
      </w:r>
      <w:r w:rsidR="00C50FD1">
        <w:rPr>
          <w:rFonts w:ascii="Book Antiqua" w:eastAsia="Book Antiqua" w:hAnsi="Book Antiqua" w:cs="Book Antiqua"/>
          <w:color w:val="000000"/>
        </w:rPr>
        <w:t>%-</w:t>
      </w:r>
      <w:r>
        <w:rPr>
          <w:rFonts w:ascii="Book Antiqua" w:eastAsia="Book Antiqua" w:hAnsi="Book Antiqua" w:cs="Book Antiqua"/>
          <w:color w:val="000000"/>
        </w:rPr>
        <w:t>50%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e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urre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ea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ation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12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5FD9B1A9" w14:textId="3408C90B" w:rsidR="00A77B3E" w:rsidRDefault="00085DC8">
      <w:pPr>
        <w:spacing w:line="360" w:lineRule="auto"/>
        <w:ind w:firstLine="240"/>
        <w:jc w:val="both"/>
      </w:pPr>
      <w:r>
        <w:rPr>
          <w:rFonts w:ascii="Book Antiqua" w:eastAsia="Book Antiqua" w:hAnsi="Book Antiqua" w:cs="Book Antiqua"/>
          <w:color w:val="000000"/>
        </w:rPr>
        <w:t>Man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i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microb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MT)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merg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option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13,14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u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cus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te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nding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igh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e-alter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vention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</w:p>
    <w:p w14:paraId="3D8180D4" w14:textId="77777777" w:rsidR="00A77B3E" w:rsidRDefault="00A77B3E">
      <w:pPr>
        <w:spacing w:line="360" w:lineRule="auto"/>
        <w:ind w:firstLine="240"/>
        <w:jc w:val="both"/>
      </w:pPr>
    </w:p>
    <w:p w14:paraId="2C382D18" w14:textId="6255621F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lastRenderedPageBreak/>
        <w:t>PSC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PATHOPHYSIOLOGY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ND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THE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GUT-LIVER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XIS</w:t>
      </w:r>
    </w:p>
    <w:p w14:paraId="0226B0AA" w14:textId="6543098A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ide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.91</w:t>
      </w:r>
      <w:r w:rsidR="004A56E7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1.30/100000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ide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a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ximat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.15/100000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ale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d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ntri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ch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ide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.2/100000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15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u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0</w:t>
      </w:r>
      <w:r w:rsidR="004A56E7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50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ear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gn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</w:t>
      </w:r>
      <w:r w:rsidR="004A56E7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40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ea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ma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i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ximat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:1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1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x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liev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sceptibil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urre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16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ukocy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g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ong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17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i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rst-degre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v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ximat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it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18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ograph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c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uen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19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712460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xi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ag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1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21540D0D" w14:textId="3B6F0523" w:rsidR="00A77B3E" w:rsidRDefault="00085DC8">
      <w:pPr>
        <w:spacing w:line="360" w:lineRule="auto"/>
        <w:ind w:firstLine="240"/>
        <w:jc w:val="both"/>
      </w:pP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712460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x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fe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directio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onshi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etar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ti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20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gi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r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mbryon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ga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igina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geth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ent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e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derm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ysi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i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ew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432A2D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x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k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21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iv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ximat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0%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rt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ei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l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tr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xi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re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anc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od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edbac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eostasi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22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30857468" w14:textId="379418C5" w:rsidR="00A77B3E" w:rsidRDefault="00085DC8">
      <w:pPr>
        <w:spacing w:line="360" w:lineRule="auto"/>
        <w:ind w:firstLine="240"/>
        <w:jc w:val="both"/>
      </w:pPr>
      <w:r>
        <w:rPr>
          <w:rFonts w:ascii="Book Antiqua" w:eastAsia="Book Antiqua" w:hAnsi="Book Antiqua" w:cs="Book Antiqua"/>
          <w:color w:val="000000"/>
        </w:rPr>
        <w:t>Approximat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0%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omit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we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IBD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on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lcera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it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UC)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23-25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a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ectom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iv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ectom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urrence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B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26,27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3358E3">
        <w:rPr>
          <w:rFonts w:ascii="Book Antiqua" w:eastAsia="Book Antiqua" w:hAnsi="Book Antiqua" w:cs="Book Antiqua"/>
          <w:color w:val="000000"/>
        </w:rPr>
        <w:t xml:space="preserve">gut-liver </w:t>
      </w:r>
      <w:r>
        <w:rPr>
          <w:rFonts w:ascii="Book Antiqua" w:eastAsia="Book Antiqua" w:hAnsi="Book Antiqua" w:cs="Book Antiqua"/>
          <w:color w:val="000000"/>
        </w:rPr>
        <w:t>axi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28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0ACF8B9B" w14:textId="77777777" w:rsidR="00A77B3E" w:rsidRDefault="00A77B3E">
      <w:pPr>
        <w:spacing w:line="360" w:lineRule="auto"/>
        <w:ind w:firstLine="240"/>
        <w:jc w:val="both"/>
      </w:pPr>
    </w:p>
    <w:p w14:paraId="572B7A45" w14:textId="24038E6B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PATIENTS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WITH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PSC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ND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THEIR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DYSBIOSIS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OF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TESTINAL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FIORA</w:t>
      </w:r>
    </w:p>
    <w:p w14:paraId="39FE956A" w14:textId="47E24E5D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Intestinal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flora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dysbiosis</w:t>
      </w:r>
    </w:p>
    <w:p w14:paraId="76B6D002" w14:textId="58477734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Und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ysi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dition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d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ai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rg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un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organism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ch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14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ganism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ri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00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lectiv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now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29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mari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irmicutes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acteroidetes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roteobacteria</w:t>
      </w:r>
      <w:r>
        <w:rPr>
          <w:rFonts w:ascii="Book Antiqua" w:eastAsia="Book Antiqua" w:hAnsi="Book Antiqua" w:cs="Book Antiqua"/>
          <w:color w:val="000000"/>
        </w:rPr>
        <w:t>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ctinobacteria</w:t>
      </w:r>
      <w:r>
        <w:rPr>
          <w:rFonts w:ascii="Book Antiqua" w:eastAsia="Book Antiqua" w:hAnsi="Book Antiqua" w:cs="Book Antiqua"/>
          <w:color w:val="000000"/>
        </w:rPr>
        <w:t>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tri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ges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sorp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fe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ain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eig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it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icip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cesse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30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</w:p>
    <w:p w14:paraId="5E56C806" w14:textId="78DDDA21" w:rsidR="00A77B3E" w:rsidRDefault="00085DC8">
      <w:pPr>
        <w:spacing w:line="360" w:lineRule="auto"/>
        <w:ind w:firstLine="240"/>
        <w:jc w:val="both"/>
      </w:pP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environ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eosta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tu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rup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nam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l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urbanc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d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mb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i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vorabl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dition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i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rmfu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31,32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ifesta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loc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ransf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ig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oniz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e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tes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bal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decr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ig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efic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)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emia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eakdow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'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er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ur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o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33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12963A6C" w14:textId="77777777" w:rsidR="00F20A76" w:rsidRDefault="00F20A76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</w:rPr>
      </w:pPr>
    </w:p>
    <w:p w14:paraId="42446C37" w14:textId="1746B5FC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The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intestinal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flora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f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patients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with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PSC</w:t>
      </w:r>
    </w:p>
    <w:p w14:paraId="55F8523F" w14:textId="118DBED0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I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k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ss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34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form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r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RN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eoce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u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cultured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ostridium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lastRenderedPageBreak/>
        <w:t>II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ab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inflammato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her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eoce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derab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rr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8]</w:t>
      </w:r>
      <w:r>
        <w:rPr>
          <w:rFonts w:ascii="Book Antiqua" w:eastAsia="Book Antiqua" w:hAnsi="Book Antiqua" w:cs="Book Antiqua"/>
          <w:color w:val="000000"/>
        </w:rPr>
        <w:t>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RN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xt-gener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quencing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C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a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stic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ca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hibi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rich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lauti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arnesiellaceae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pp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-dep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x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eratio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xonom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OTU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ostridiales</w:t>
      </w:r>
      <w:r>
        <w:rPr>
          <w:rFonts w:ascii="Book Antiqua" w:eastAsia="Book Antiqua" w:hAnsi="Book Antiqua" w:cs="Book Antiqua"/>
          <w:color w:val="000000"/>
        </w:rPr>
        <w:t>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6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richment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bino’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35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chnes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defin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mb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U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serv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mples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nterococcus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ostridium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ctobacillus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treptococc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riche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eratio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xonom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long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nterococc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u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itiv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rel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kal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osphat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ALP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k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ity)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w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qu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f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B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-morbidity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equent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umm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36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firm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qu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epend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ip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iotic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rsodeoxychol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UDCA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k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Quraishi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37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lo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-IB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men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umm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 w:rsidR="003409AF">
        <w:rPr>
          <w:rFonts w:ascii="Book Antiqua" w:eastAsia="Book Antiqua" w:hAnsi="Book Antiqua" w:cs="Book Antiqua"/>
          <w:color w:val="000000"/>
          <w:szCs w:val="30"/>
          <w:vertAlign w:val="superscript"/>
        </w:rPr>
        <w:t>[36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scherichia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chnospiraceae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egasphe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ked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re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revotella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oseburi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butyr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rs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-IB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othesiz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ec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regul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p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regul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norm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-specif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ymphocy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eability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st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othe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umm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 w:rsidR="003409AF">
        <w:rPr>
          <w:rFonts w:ascii="Book Antiqua" w:eastAsia="Book Antiqua" w:hAnsi="Book Antiqua" w:cs="Book Antiqua"/>
          <w:color w:val="000000"/>
          <w:szCs w:val="30"/>
          <w:vertAlign w:val="superscript"/>
        </w:rPr>
        <w:t>[36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ühleman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38,39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el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iv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serv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nding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umm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 w:rsidR="003409AF">
        <w:rPr>
          <w:rFonts w:ascii="Book Antiqua" w:eastAsia="Book Antiqua" w:hAnsi="Book Antiqua" w:cs="Book Antiqua"/>
          <w:color w:val="000000"/>
          <w:szCs w:val="30"/>
          <w:vertAlign w:val="superscript"/>
        </w:rPr>
        <w:t>[36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ar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gnos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k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ising.</w:t>
      </w:r>
    </w:p>
    <w:p w14:paraId="327813AE" w14:textId="32A8A0C3" w:rsidR="00A77B3E" w:rsidRDefault="00085DC8" w:rsidP="00DB5907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w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ear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in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est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Quraishi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40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rave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gra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transcriptomic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ophenotyping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sis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-IB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derab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acteroide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ragilis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oseburia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pp.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hewanella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p.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ostridium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amosum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1653D2"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se-expres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phingomona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p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regul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-IBD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norm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ymphocy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41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p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c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qu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c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winski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42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i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hibi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ns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odivers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an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k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nterococc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pp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rec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thel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ag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pido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43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a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st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liv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7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liv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ostridium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erfringen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XlVa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eillonella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chnospiraceae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treptococcus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lautia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ctobacillus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uminococc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gnavus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treptococc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alivariu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nsiv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riched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moin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44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firm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iou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nding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aecalibacterium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uminococc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ortion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r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m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urre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g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c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-assoc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g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c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z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odivers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alph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ity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jec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B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k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xophiala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pp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m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umm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45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ail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co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zym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genom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tgu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quencing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ostridium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pp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ubacterium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pp.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uminococc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obeum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omic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ntra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tam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6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nched-cha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n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sent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tr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la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ces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derab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individual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ces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.</w:t>
      </w:r>
    </w:p>
    <w:p w14:paraId="4397B70E" w14:textId="601B0112" w:rsidR="00A77B3E" w:rsidRDefault="00085DC8" w:rsidP="00893807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Most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16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en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quencing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amin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robiota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testinal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ucosa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ece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SC.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though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am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l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ver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orld,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om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m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d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latively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mall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ampl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zes,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etary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festyl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bit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varied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twee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ample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ach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udy,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ossibly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ffecting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inal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ut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loral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ositio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SC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miting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eneralizatio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sults.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yielded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om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mo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inding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veal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om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tent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ut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robiota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haracteristic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SC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46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SC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ffer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testinal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ysbiosis,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t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w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uniqu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iological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haracteristics,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videnced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creas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ut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cterial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α-diversity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averag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pecie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versity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cosystem)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rked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hange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β-diversity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spatial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variatio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pecie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osition),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creas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pecialized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aerobic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cteria,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creas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bundanc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otentially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ogenic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cteria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Tabl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893807">
        <w:rPr>
          <w:rFonts w:ascii="Book Antiqua" w:eastAsia="Book Antiqua" w:hAnsi="Book Antiqua" w:cs="Book Antiqua"/>
          <w:color w:val="000000"/>
          <w:shd w:val="clear" w:color="auto" w:fill="FFFFFF"/>
        </w:rPr>
        <w:t>1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)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7,35-39,42-44,47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mong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hich,</w:t>
      </w:r>
      <w:r w:rsidR="00A03395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Veillonella,</w:t>
      </w:r>
      <w:r w:rsidR="00A03395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nterococcus,</w:t>
      </w:r>
      <w:r w:rsidR="00A03395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Streptococcus,</w:t>
      </w:r>
      <w:r w:rsidR="00A03395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Clostridium,</w:t>
      </w:r>
      <w:r w:rsidR="00A03395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03395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Lactobacillus</w:t>
      </w:r>
      <w:r w:rsidR="00A03395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spp.</w:t>
      </w:r>
      <w:r w:rsidR="00A03395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rkedly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levated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36,38,42-44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creas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Veillonella</w:t>
      </w:r>
      <w:r w:rsidR="00A03395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pecies,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otential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oge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umans,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rv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iomarker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verity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rtai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seases,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utoimmun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ver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seas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irrhosi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48,49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2E565A72" w14:textId="77777777" w:rsidR="00A77B3E" w:rsidRDefault="00A77B3E">
      <w:pPr>
        <w:spacing w:line="360" w:lineRule="auto"/>
        <w:ind w:firstLine="480"/>
        <w:jc w:val="both"/>
      </w:pPr>
    </w:p>
    <w:p w14:paraId="41D89065" w14:textId="09A2F15E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TESTINAL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FLORA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ND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PSC</w:t>
      </w:r>
      <w:r w:rsidR="00961108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-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ECHANISTIC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SIGHTS</w:t>
      </w:r>
    </w:p>
    <w:p w14:paraId="2C284963" w14:textId="68042C74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k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othe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r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o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jarnas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E863D9" w:rsidRPr="00E863D9"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E863D9" w:rsidRPr="00E863D9">
        <w:rPr>
          <w:rFonts w:ascii="Book Antiqua" w:eastAsia="Book Antiqua" w:hAnsi="Book Antiqua" w:cs="Book Antiqua"/>
          <w:i/>
          <w:iCs/>
          <w:color w:val="000000"/>
        </w:rPr>
        <w:t>al</w:t>
      </w:r>
      <w:r w:rsidR="00E863D9">
        <w:rPr>
          <w:rFonts w:ascii="Book Antiqua" w:eastAsia="Book Antiqua" w:hAnsi="Book Antiqua" w:cs="Book Antiqua"/>
          <w:color w:val="000000"/>
          <w:vertAlign w:val="superscript"/>
        </w:rPr>
        <w:t>[50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84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oret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ppor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tain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l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xi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er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lation</w:t>
      </w:r>
      <w:r>
        <w:rPr>
          <w:rFonts w:ascii="Book Antiqua" w:eastAsia="Book Antiqua" w:hAnsi="Book Antiqua" w:cs="Book Antiqua"/>
          <w:color w:val="000000"/>
          <w:vertAlign w:val="superscript"/>
        </w:rPr>
        <w:t>[51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rm-fre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GF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ltidru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ist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nocko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F47DC6" w:rsidRPr="00F47DC6">
        <w:rPr>
          <w:rFonts w:ascii="Book Antiqua" w:eastAsia="宋体" w:hAnsi="Book Antiqua" w:cs="宋体"/>
          <w:color w:val="000000"/>
          <w:lang w:eastAsia="zh-CN"/>
        </w:rPr>
        <w:t>(</w:t>
      </w:r>
      <w:r w:rsidR="00F54D87" w:rsidRPr="00F47DC6">
        <w:rPr>
          <w:rFonts w:ascii="Book Antiqua" w:eastAsia="Book Antiqua" w:hAnsi="Book Antiqua" w:cs="Book Antiqua"/>
          <w:color w:val="000000"/>
        </w:rPr>
        <w:t>M</w:t>
      </w:r>
      <w:r w:rsidRPr="00F47DC6">
        <w:rPr>
          <w:rFonts w:ascii="Book Antiqua" w:eastAsia="Book Antiqua" w:hAnsi="Book Antiqua" w:cs="Book Antiqua"/>
          <w:color w:val="000000"/>
        </w:rPr>
        <w:t>dr2-/-</w:t>
      </w:r>
      <w:r w:rsidR="00F47DC6" w:rsidRPr="00F47DC6">
        <w:rPr>
          <w:rFonts w:ascii="Book Antiqua" w:eastAsia="Book Antiqua" w:hAnsi="Book Antiqua" w:cs="Book Antiqua"/>
          <w:color w:val="000000"/>
        </w:rPr>
        <w:t>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ll-studi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c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re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ide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>
        <w:rPr>
          <w:rFonts w:ascii="Book Antiqua" w:eastAsia="Book Antiqua" w:hAnsi="Book Antiqua" w:cs="Book Antiqua"/>
          <w:color w:val="000000"/>
          <w:vertAlign w:val="superscript"/>
        </w:rPr>
        <w:t>[52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ag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ow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eric-deriv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A03395" w:rsidRPr="00DB0467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rt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ei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gger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</w:t>
      </w:r>
      <w:r>
        <w:rPr>
          <w:rFonts w:ascii="Book Antiqua" w:eastAsia="Book Antiqua" w:hAnsi="Book Antiqua" w:cs="Book Antiqua"/>
          <w:color w:val="000000"/>
          <w:vertAlign w:val="superscript"/>
        </w:rPr>
        <w:t>[53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ultaneous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e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upff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no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inactiv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icient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cretion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eabilit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ymphocy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sting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8507D9">
        <w:rPr>
          <w:rFonts w:ascii="Book Antiqua" w:eastAsia="Book Antiqua" w:hAnsi="Book Antiqua" w:cs="Book Antiqua"/>
          <w:color w:val="000000"/>
        </w:rPr>
        <w:t>[</w:t>
      </w:r>
      <w:r w:rsidRPr="008507D9">
        <w:rPr>
          <w:rFonts w:ascii="Book Antiqua" w:eastAsia="Book Antiqua" w:hAnsi="Book Antiqua" w:cs="Book Antiqua"/>
          <w:i/>
          <w:iCs/>
          <w:color w:val="000000"/>
        </w:rPr>
        <w:t>i.e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-assoc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a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ter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8507D9">
        <w:rPr>
          <w:rFonts w:ascii="Book Antiqua" w:eastAsia="Book Antiqua" w:hAnsi="Book Antiqua" w:cs="Book Antiqua"/>
          <w:color w:val="000000"/>
        </w:rPr>
        <w:t>(</w:t>
      </w:r>
      <w:r>
        <w:rPr>
          <w:rFonts w:ascii="Book Antiqua" w:eastAsia="Book Antiqua" w:hAnsi="Book Antiqua" w:cs="Book Antiqua"/>
          <w:color w:val="000000"/>
        </w:rPr>
        <w:t>PAMPs</w:t>
      </w:r>
      <w:r w:rsidR="008507D9">
        <w:rPr>
          <w:rFonts w:ascii="Book Antiqua" w:eastAsia="Book Antiqua" w:hAnsi="Book Antiqua" w:cs="Book Antiqua"/>
          <w:color w:val="000000"/>
        </w:rPr>
        <w:t>)</w:t>
      </w:r>
      <w:r>
        <w:rPr>
          <w:rFonts w:ascii="Book Antiqua" w:eastAsia="Book Antiqua" w:hAnsi="Book Antiqua" w:cs="Book Antiqua"/>
          <w:color w:val="000000"/>
        </w:rPr>
        <w:t>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br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igu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1)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4,55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303BB0C5" w14:textId="77777777" w:rsidR="008507D9" w:rsidRDefault="008507D9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</w:rPr>
      </w:pPr>
    </w:p>
    <w:p w14:paraId="20941483" w14:textId="1C6D66E8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Intestinal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flora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dysbiosis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ctivates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liver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immunity</w:t>
      </w:r>
    </w:p>
    <w:p w14:paraId="6BE3AC3F" w14:textId="5C058656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Intestinal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lora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ysbiosis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amages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he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testinal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arrier: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pido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Pr="00901D39"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901D39"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43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ens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acteroide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thetaiotaomicr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aecalibacterium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rausnitzii</w:t>
      </w:r>
      <w:r>
        <w:rPr>
          <w:rFonts w:ascii="Book Antiqua" w:eastAsia="Book Antiqua" w:hAnsi="Book Antiqua" w:cs="Book Antiqua"/>
          <w:color w:val="000000"/>
        </w:rPr>
        <w:t>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rt-cha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3041F3">
        <w:rPr>
          <w:rFonts w:ascii="Book Antiqua" w:eastAsia="Book Antiqua" w:hAnsi="Book Antiqua" w:cs="Book Antiqua"/>
          <w:color w:val="000000"/>
        </w:rPr>
        <w:t xml:space="preserve"> </w:t>
      </w:r>
      <w:r w:rsidR="00795531">
        <w:rPr>
          <w:rFonts w:ascii="Book Antiqua" w:eastAsia="Book Antiqua" w:hAnsi="Book Antiqua" w:cs="Book Antiqua"/>
          <w:color w:val="000000"/>
        </w:rPr>
        <w:t>(SCFAs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-inflammato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et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yr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func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c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microb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ptid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cerba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k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drome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regul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u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MP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l-lik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LRs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-lik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NLRPs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rfa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ndri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plasm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wnstrea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a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crip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κB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NF-κB)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re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mokine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rup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theli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gh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unc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eability</w:t>
      </w:r>
      <w:r>
        <w:rPr>
          <w:rFonts w:ascii="Book Antiqua" w:eastAsia="Book Antiqua" w:hAnsi="Book Antiqua" w:cs="Book Antiqua"/>
          <w:color w:val="000000"/>
          <w:vertAlign w:val="superscript"/>
        </w:rPr>
        <w:t>[31,56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nterococc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aecali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E4496B">
        <w:rPr>
          <w:rFonts w:ascii="Book Antiqua" w:eastAsia="Book Antiqua" w:hAnsi="Book Antiqua" w:cs="Book Antiqua"/>
          <w:color w:val="000000"/>
        </w:rPr>
        <w:t>(</w:t>
      </w:r>
      <w:r w:rsidR="00E4496B">
        <w:rPr>
          <w:rFonts w:ascii="Book Antiqua" w:eastAsia="Book Antiqua" w:hAnsi="Book Antiqua" w:cs="Book Antiqua"/>
          <w:i/>
          <w:iCs/>
          <w:color w:val="000000"/>
        </w:rPr>
        <w:t>E.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E4496B">
        <w:rPr>
          <w:rFonts w:ascii="Book Antiqua" w:eastAsia="Book Antiqua" w:hAnsi="Book Antiqua" w:cs="Book Antiqua"/>
          <w:i/>
          <w:iCs/>
          <w:color w:val="000000"/>
        </w:rPr>
        <w:t>faecalis</w:t>
      </w:r>
      <w:r w:rsidR="00E4496B">
        <w:rPr>
          <w:rFonts w:ascii="Book Antiqua" w:eastAsia="Book Antiqua" w:hAnsi="Book Antiqua" w:cs="Book Antiqua"/>
          <w:color w:val="000000"/>
        </w:rPr>
        <w:t>)</w:t>
      </w:r>
      <w:r>
        <w:rPr>
          <w:rFonts w:ascii="Book Antiqua" w:eastAsia="Book Antiqua" w:hAnsi="Book Antiqua" w:cs="Book Antiqua"/>
          <w:color w:val="000000"/>
        </w:rPr>
        <w:t>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latinas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ag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theli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>
        <w:rPr>
          <w:rFonts w:ascii="Book Antiqua" w:eastAsia="Book Antiqua" w:hAnsi="Book Antiqua" w:cs="Book Antiqua"/>
          <w:color w:val="000000"/>
          <w:vertAlign w:val="superscript"/>
        </w:rPr>
        <w:t>[35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kamo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7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Klebsiella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neumonia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r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m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r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rup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thelium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eabilit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u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p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</w:t>
      </w:r>
      <w:r w:rsidRPr="00901D39">
        <w:rPr>
          <w:rFonts w:ascii="Book Antiqua" w:eastAsia="Book Antiqua" w:hAnsi="Book Antiqua" w:cs="Book Antiqua"/>
          <w:i/>
          <w:iCs/>
          <w:color w:val="000000"/>
        </w:rPr>
        <w:t>e.g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rote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irabil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nterococc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gallinarum</w:t>
      </w:r>
      <w:r>
        <w:rPr>
          <w:rFonts w:ascii="Book Antiqua" w:eastAsia="Book Antiqua" w:hAnsi="Book Antiqua" w:cs="Book Antiqua"/>
          <w:color w:val="000000"/>
        </w:rPr>
        <w:t>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os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ur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17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-med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nal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fred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58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901D39">
        <w:rPr>
          <w:rFonts w:ascii="Book Antiqua" w:eastAsia="Book Antiqua" w:hAnsi="Book Antiqua" w:cs="Book Antiqua"/>
          <w:i/>
          <w:iCs/>
          <w:color w:val="000000"/>
        </w:rPr>
        <w:t>Enterococc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gallinar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l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gan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senter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senter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ymp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lee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os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ag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thelium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.</w:t>
      </w:r>
    </w:p>
    <w:p w14:paraId="1853D1BE" w14:textId="50ADA37B" w:rsidR="00A77B3E" w:rsidRDefault="00085DC8">
      <w:pPr>
        <w:spacing w:line="360" w:lineRule="auto"/>
        <w:ind w:firstLine="240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urre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go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fo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ation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urre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higella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pp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fo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higella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pp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loc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emi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u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y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air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</w:t>
      </w:r>
      <w:r>
        <w:rPr>
          <w:rFonts w:ascii="Book Antiqua" w:eastAsia="Book Antiqua" w:hAnsi="Book Antiqua" w:cs="Book Antiqua"/>
          <w:color w:val="000000"/>
          <w:vertAlign w:val="superscript"/>
        </w:rPr>
        <w:t>[59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72E5D7CA" w14:textId="77777777" w:rsidR="00F54D87" w:rsidRDefault="00F54D87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</w:p>
    <w:p w14:paraId="62A22C3B" w14:textId="6FB59455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Intestinal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acterial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ranslocation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duces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iver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flammation: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ond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grow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a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hiev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i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eju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op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loc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equent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hibi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s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regula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lat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ad-lik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ra-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rahep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cts</w:t>
      </w:r>
      <w:r>
        <w:rPr>
          <w:rFonts w:ascii="Book Antiqua" w:eastAsia="Book Antiqua" w:hAnsi="Book Antiqua" w:cs="Book Antiqua"/>
          <w:color w:val="000000"/>
          <w:vertAlign w:val="superscript"/>
        </w:rPr>
        <w:t>[60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desc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61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ev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leuk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IL)-17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F54D87">
        <w:rPr>
          <w:rFonts w:ascii="Book Antiqua" w:eastAsia="Book Antiqua" w:hAnsi="Book Antiqua" w:cs="Book Antiqua"/>
          <w:color w:val="000000"/>
        </w:rPr>
        <w:t>l</w:t>
      </w:r>
      <w:r>
        <w:rPr>
          <w:rFonts w:ascii="Book Antiqua" w:eastAsia="Book Antiqua" w:hAnsi="Book Antiqua" w:cs="Book Antiqua"/>
          <w:color w:val="000000"/>
        </w:rPr>
        <w:t>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rich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ctobacill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gasseri</w:t>
      </w:r>
      <w:r>
        <w:rPr>
          <w:rFonts w:ascii="Book Antiqua" w:eastAsia="Book Antiqua" w:hAnsi="Book Antiqua" w:cs="Book Antiqua"/>
          <w:color w:val="000000"/>
        </w:rPr>
        <w:t>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ibili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lag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osi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iport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brosis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mbe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17A+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γδTCR+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u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ssu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s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al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a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62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dr2-/-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estig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dr2-/-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LRP3-med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plifi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ilu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han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location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nal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hill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63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lub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us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i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4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sCD14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polysaccharide-bin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LBP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n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ev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D14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BP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D14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B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polysaccharid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yp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loc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ke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s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loc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>
        <w:rPr>
          <w:rFonts w:ascii="Book Antiqua" w:eastAsia="Book Antiqua" w:hAnsi="Book Antiqua" w:cs="Book Antiqua"/>
          <w:color w:val="000000"/>
          <w:vertAlign w:val="superscript"/>
        </w:rPr>
        <w:t>[64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</w:p>
    <w:p w14:paraId="0287B4D8" w14:textId="79355D58" w:rsidR="00A77B3E" w:rsidRDefault="00085DC8">
      <w:pPr>
        <w:spacing w:line="360" w:lineRule="auto"/>
        <w:ind w:firstLine="240"/>
        <w:jc w:val="both"/>
      </w:pP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ai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upff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tu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ll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NK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t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gan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vidual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w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loc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k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era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voi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rmfu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ction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now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erance</w:t>
      </w:r>
      <w:r>
        <w:rPr>
          <w:rFonts w:ascii="Book Antiqua" w:eastAsia="Book Antiqua" w:hAnsi="Book Antiqua" w:cs="Book Antiqua"/>
          <w:color w:val="000000"/>
          <w:vertAlign w:val="superscript"/>
        </w:rPr>
        <w:t>[65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allow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inuously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u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er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eak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-b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ter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am-posi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2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4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agell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5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methyl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p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a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9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>
        <w:rPr>
          <w:rFonts w:ascii="Book Antiqua" w:eastAsia="Book Antiqua" w:hAnsi="Book Antiqua" w:cs="Book Antiqua"/>
          <w:color w:val="000000"/>
          <w:vertAlign w:val="superscript"/>
        </w:rPr>
        <w:t>[66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wnstrea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cad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yD88-med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F-κB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brosis</w:t>
      </w:r>
      <w:r>
        <w:rPr>
          <w:rFonts w:ascii="Book Antiqua" w:eastAsia="Book Antiqua" w:hAnsi="Book Antiqua" w:cs="Book Antiqua"/>
          <w:color w:val="000000"/>
          <w:vertAlign w:val="superscript"/>
        </w:rPr>
        <w:t>[67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ultaneous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mokin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53195C">
        <w:rPr>
          <w:rFonts w:ascii="Book Antiqua" w:eastAsia="Book Antiqua" w:hAnsi="Book Antiqua" w:cs="Book Antiqua"/>
          <w:color w:val="000000"/>
        </w:rPr>
        <w:t>[</w:t>
      </w:r>
      <w:proofErr w:type="gramStart"/>
      <w:r w:rsidRPr="001D76E1">
        <w:rPr>
          <w:rFonts w:ascii="Book Antiqua" w:eastAsia="Book Antiqua" w:hAnsi="Book Antiqua" w:cs="Book Antiqua"/>
          <w:i/>
          <w:iCs/>
          <w:color w:val="000000"/>
        </w:rPr>
        <w:t>e.g.</w:t>
      </w:r>
      <w:proofErr w:type="gram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6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um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cr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-α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53195C">
        <w:rPr>
          <w:rFonts w:ascii="Book Antiqua" w:eastAsia="Book Antiqua" w:hAnsi="Book Antiqua" w:cs="Book Antiqua"/>
          <w:color w:val="000000"/>
        </w:rPr>
        <w:t>(</w:t>
      </w:r>
      <w:r>
        <w:rPr>
          <w:rFonts w:ascii="Book Antiqua" w:eastAsia="Book Antiqua" w:hAnsi="Book Antiqua" w:cs="Book Antiqua"/>
          <w:color w:val="000000"/>
        </w:rPr>
        <w:t>TNF-α</w:t>
      </w:r>
      <w:r w:rsidR="0053195C">
        <w:rPr>
          <w:rFonts w:ascii="Book Antiqua" w:eastAsia="Book Antiqua" w:hAnsi="Book Antiqua" w:cs="Book Antiqua"/>
          <w:color w:val="000000"/>
        </w:rPr>
        <w:t>)</w:t>
      </w:r>
      <w:r>
        <w:rPr>
          <w:rFonts w:ascii="Book Antiqua" w:eastAsia="Book Antiqua" w:hAnsi="Book Antiqua" w:cs="Book Antiqua"/>
          <w:color w:val="000000"/>
        </w:rPr>
        <w:t>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expresse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iltrat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es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plasm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ticul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es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u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thelium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entual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ler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lus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asi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br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</w:t>
      </w:r>
      <w:r>
        <w:rPr>
          <w:rFonts w:ascii="Book Antiqua" w:eastAsia="Book Antiqua" w:hAnsi="Book Antiqua" w:cs="Book Antiqua"/>
          <w:color w:val="000000"/>
          <w:vertAlign w:val="superscript"/>
        </w:rPr>
        <w:t>[54,68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30FC9CE5" w14:textId="77777777" w:rsidR="0053195C" w:rsidRDefault="0053195C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</w:rPr>
      </w:pPr>
    </w:p>
    <w:p w14:paraId="2B317B0B" w14:textId="6EE554B7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Intestinal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lymphocyte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homing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exacerbates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liver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inflammation</w:t>
      </w:r>
    </w:p>
    <w:p w14:paraId="244A0DCC" w14:textId="7306922C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U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0%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B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rel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BD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cove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ipro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ymphocy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ssu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-specif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he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mokin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ymphocy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ibu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>
        <w:rPr>
          <w:rFonts w:ascii="Book Antiqua" w:eastAsia="Book Antiqua" w:hAnsi="Book Antiqua" w:cs="Book Antiqua"/>
          <w:color w:val="000000"/>
          <w:vertAlign w:val="superscript"/>
        </w:rPr>
        <w:t>[69,70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hel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nusoid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expres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scula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ress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he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hel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he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e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-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ti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mok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g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5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mokine)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α4β7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gr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-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ti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mok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ymphocyte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p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rui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ymphocy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ig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z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respon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g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gge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jury</w:t>
      </w:r>
      <w:r>
        <w:rPr>
          <w:rFonts w:ascii="Book Antiqua" w:eastAsia="Book Antiqua" w:hAnsi="Book Antiqua" w:cs="Book Antiqua"/>
          <w:color w:val="000000"/>
          <w:vertAlign w:val="superscript"/>
        </w:rPr>
        <w:t>[71,72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vedi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41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scula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he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-1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VAP-1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expression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Pr="00B847CD">
        <w:rPr>
          <w:rFonts w:ascii="Book Antiqua" w:eastAsia="Book Antiqua" w:hAnsi="Book Antiqua" w:cs="Book Antiqua"/>
          <w:i/>
          <w:iCs/>
          <w:color w:val="000000"/>
        </w:rPr>
        <w:t>Veillonell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m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icipa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P-1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P-1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rate)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stit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P-1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rui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-deriv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brosis</w:t>
      </w:r>
      <w:r>
        <w:rPr>
          <w:rFonts w:ascii="Book Antiqua" w:eastAsia="Book Antiqua" w:hAnsi="Book Antiqua" w:cs="Book Antiqua"/>
          <w:color w:val="000000"/>
          <w:vertAlign w:val="superscript"/>
        </w:rPr>
        <w:t>[73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Moro-Sibilo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 w:rsidR="00B847CD">
        <w:rPr>
          <w:rFonts w:ascii="Book Antiqua" w:eastAsia="Book Antiqua" w:hAnsi="Book Antiqua" w:cs="Book Antiqua"/>
          <w:color w:val="000000"/>
          <w:vertAlign w:val="superscript"/>
        </w:rPr>
        <w:t>[74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ev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VAP-1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tcom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VAP-1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rel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ress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he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ibu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obili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</w:t>
      </w:r>
      <w:r>
        <w:rPr>
          <w:rFonts w:ascii="Book Antiqua" w:eastAsia="Book Antiqua" w:hAnsi="Book Antiqua" w:cs="Book Antiqua"/>
          <w:color w:val="000000"/>
          <w:vertAlign w:val="superscript"/>
        </w:rPr>
        <w:t>[7</w:t>
      </w:r>
      <w:r w:rsidR="00B847CD">
        <w:rPr>
          <w:rFonts w:ascii="Book Antiqua" w:eastAsia="Book Antiqua" w:hAnsi="Book Antiqua" w:cs="Book Antiqua"/>
          <w:color w:val="000000"/>
          <w:vertAlign w:val="superscript"/>
        </w:rPr>
        <w:t>5</w:t>
      </w:r>
      <w:r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anwhil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VAP-1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gge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es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ocy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grava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jury</w:t>
      </w:r>
      <w:r>
        <w:rPr>
          <w:rFonts w:ascii="Book Antiqua" w:eastAsia="Book Antiqua" w:hAnsi="Book Antiqua" w:cs="Book Antiqua"/>
          <w:color w:val="000000"/>
          <w:vertAlign w:val="superscript"/>
        </w:rPr>
        <w:t>[7</w:t>
      </w:r>
      <w:r w:rsidR="00B847CD">
        <w:rPr>
          <w:rFonts w:ascii="Book Antiqua" w:eastAsia="Book Antiqua" w:hAnsi="Book Antiqua" w:cs="Book Antiqua"/>
          <w:color w:val="000000"/>
          <w:vertAlign w:val="superscript"/>
        </w:rPr>
        <w:t>6</w:t>
      </w:r>
      <w:r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riv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-assoc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ymphoi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ssue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oglob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grav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age.</w:t>
      </w:r>
    </w:p>
    <w:p w14:paraId="6BD77F3A" w14:textId="77777777" w:rsidR="00E4496B" w:rsidRDefault="00E4496B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</w:rPr>
      </w:pPr>
    </w:p>
    <w:p w14:paraId="48000973" w14:textId="471B733E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Intestinal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flora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ffects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PSC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through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="001653D2">
        <w:rPr>
          <w:rFonts w:ascii="Book Antiqua" w:eastAsia="Book Antiqua" w:hAnsi="Book Antiqua" w:cs="Book Antiqua"/>
          <w:b/>
          <w:bCs/>
          <w:i/>
          <w:iCs/>
          <w:color w:val="000000"/>
        </w:rPr>
        <w:t>BA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s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metabolism</w:t>
      </w:r>
    </w:p>
    <w:p w14:paraId="44775F69" w14:textId="0CE41E76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I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tablish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drolas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ctobacillus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ostridium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nterococcu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fidobacterium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drophobicit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ilita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cretion</w:t>
      </w:r>
      <w:r>
        <w:rPr>
          <w:rFonts w:ascii="Book Antiqua" w:eastAsia="Book Antiqua" w:hAnsi="Book Antiqua" w:cs="Book Antiqua"/>
          <w:color w:val="000000"/>
          <w:vertAlign w:val="superscript"/>
        </w:rPr>
        <w:t>[77,78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a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osynthe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rneso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XR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ga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edbac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o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>
        <w:rPr>
          <w:rFonts w:ascii="Book Antiqua" w:eastAsia="Book Antiqua" w:hAnsi="Book Antiqua" w:cs="Book Antiqua"/>
          <w:color w:val="000000"/>
          <w:vertAlign w:val="superscript"/>
        </w:rPr>
        <w:t>[79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rec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ag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mbran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rec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507147">
        <w:rPr>
          <w:rFonts w:ascii="Book Antiqua" w:eastAsia="Book Antiqua" w:hAnsi="Book Antiqua" w:cs="Book Antiqua"/>
          <w:color w:val="000000"/>
        </w:rPr>
        <w:t>FX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hanc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microb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ptide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erohep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lation</w:t>
      </w:r>
      <w:r>
        <w:rPr>
          <w:rFonts w:ascii="Book Antiqua" w:eastAsia="Book Antiqua" w:hAnsi="Book Antiqua" w:cs="Book Antiqua"/>
          <w:color w:val="000000"/>
          <w:vertAlign w:val="superscript"/>
        </w:rPr>
        <w:t>[80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winski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42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urolithochol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ntra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s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nterococcu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drol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talyz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ver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m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ond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ai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.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aecalis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u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.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aecal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cess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umul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ond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d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cerba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>
        <w:rPr>
          <w:rFonts w:ascii="Book Antiqua" w:eastAsia="Book Antiqua" w:hAnsi="Book Antiqua" w:cs="Book Antiqua"/>
          <w:color w:val="000000"/>
          <w:vertAlign w:val="superscript"/>
        </w:rPr>
        <w:t>[7,42,81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bibi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82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dr2-/-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ochem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st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atur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confirm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log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droxyprol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ays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vention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dr2-/-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fici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ond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c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show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F-</w:t>
      </w:r>
      <w:r w:rsidR="00F54D87">
        <w:rPr>
          <w:rFonts w:ascii="Book Antiqua" w:eastAsia="Book Antiqua" w:hAnsi="Book Antiqua" w:cs="Book Antiqua"/>
          <w:color w:val="000000"/>
        </w:rPr>
        <w:t>M</w:t>
      </w:r>
      <w:r>
        <w:rPr>
          <w:rFonts w:ascii="Book Antiqua" w:eastAsia="Book Antiqua" w:hAnsi="Book Antiqua" w:cs="Book Antiqua"/>
          <w:color w:val="000000"/>
        </w:rPr>
        <w:t>dr2-/-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iotic-in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-fre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F54D87">
        <w:rPr>
          <w:rFonts w:ascii="Book Antiqua" w:eastAsia="Book Antiqua" w:hAnsi="Book Antiqua" w:cs="Book Antiqua"/>
          <w:color w:val="000000"/>
        </w:rPr>
        <w:t>M</w:t>
      </w:r>
      <w:r>
        <w:rPr>
          <w:rFonts w:ascii="Book Antiqua" w:eastAsia="Book Antiqua" w:hAnsi="Book Antiqua" w:cs="Book Antiqua"/>
          <w:color w:val="000000"/>
        </w:rPr>
        <w:t>dr2-/-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bal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eostasi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uptak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eler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umul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rmfu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regul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ecology</w:t>
      </w:r>
      <w:r>
        <w:rPr>
          <w:rFonts w:ascii="Book Antiqua" w:eastAsia="Book Antiqua" w:hAnsi="Book Antiqua" w:cs="Book Antiqua"/>
          <w:color w:val="000000"/>
          <w:vertAlign w:val="superscript"/>
        </w:rPr>
        <w:t>[83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329428CB" w14:textId="292CC5E1" w:rsidR="00A77B3E" w:rsidRDefault="00085DC8">
      <w:pPr>
        <w:spacing w:line="360" w:lineRule="auto"/>
        <w:ind w:firstLine="240"/>
        <w:jc w:val="both"/>
      </w:pP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revotella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opri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peci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507147">
        <w:rPr>
          <w:rFonts w:ascii="Book Antiqua" w:eastAsia="Book Antiqua" w:hAnsi="Book Antiqua" w:cs="Book Antiqua"/>
          <w:color w:val="000000"/>
        </w:rPr>
        <w:t>FX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lor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br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,5-diethoxy-carbonyl-1,4-dihydropyridine-in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>
        <w:rPr>
          <w:rFonts w:ascii="Book Antiqua" w:eastAsia="Book Antiqua" w:hAnsi="Book Antiqua" w:cs="Book Antiqua"/>
          <w:color w:val="000000"/>
          <w:vertAlign w:val="superscript"/>
        </w:rPr>
        <w:t>[84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oth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enua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ag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DC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DCA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oxidan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omodulator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ocyte-protectiv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mbrane-maintain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-establish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d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>
        <w:rPr>
          <w:rFonts w:ascii="Book Antiqua" w:eastAsia="Book Antiqua" w:hAnsi="Book Antiqua" w:cs="Book Antiqua"/>
          <w:color w:val="000000"/>
          <w:vertAlign w:val="superscript"/>
        </w:rPr>
        <w:t>[85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86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uminococc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gnav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53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ollinsella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erofacie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talyz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ver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o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oxychol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DC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β-hydroxysteroi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hydrogen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DC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ag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ditions.</w:t>
      </w:r>
    </w:p>
    <w:p w14:paraId="78EDD1EE" w14:textId="77777777" w:rsidR="00A77B3E" w:rsidRDefault="00A77B3E">
      <w:pPr>
        <w:spacing w:line="360" w:lineRule="auto"/>
        <w:ind w:firstLine="240"/>
        <w:jc w:val="both"/>
      </w:pPr>
    </w:p>
    <w:p w14:paraId="569B7DA9" w14:textId="3C346FEB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TARGETED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TESTINAL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FLORA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ODULATION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FOR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PSC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TREATMENT</w:t>
      </w:r>
    </w:p>
    <w:p w14:paraId="2630B34F" w14:textId="7DFC80C0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Th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ea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rmac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scop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ist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mari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mptom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-stag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ation</w:t>
      </w:r>
      <w:r>
        <w:rPr>
          <w:rFonts w:ascii="Book Antiqua" w:eastAsia="Book Antiqua" w:hAnsi="Book Antiqua" w:cs="Book Antiqua"/>
          <w:color w:val="000000"/>
          <w:vertAlign w:val="superscript"/>
        </w:rPr>
        <w:t>[16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ear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ide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ande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microb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tions</w:t>
      </w:r>
      <w:r>
        <w:rPr>
          <w:rFonts w:ascii="Book Antiqua" w:eastAsia="Book Antiqua" w:hAnsi="Book Antiqua" w:cs="Book Antiqua"/>
          <w:color w:val="000000"/>
          <w:vertAlign w:val="superscript"/>
        </w:rPr>
        <w:t>[87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iotic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order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ab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)</w:t>
      </w:r>
      <w:r>
        <w:rPr>
          <w:rFonts w:ascii="Book Antiqua" w:eastAsia="Book Antiqua" w:hAnsi="Book Antiqua" w:cs="Book Antiqua"/>
          <w:color w:val="000000"/>
          <w:vertAlign w:val="superscript"/>
        </w:rPr>
        <w:t>[88,89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0DE8B075" w14:textId="77777777" w:rsidR="00622F56" w:rsidRDefault="00622F56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</w:rPr>
      </w:pPr>
    </w:p>
    <w:p w14:paraId="355B9B4B" w14:textId="0FFD9278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ntibiotics</w:t>
      </w:r>
    </w:p>
    <w:p w14:paraId="16614B90" w14:textId="1F7C7146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Stud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comyc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irub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or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MRSs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m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mptom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igu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uritus</w:t>
      </w:r>
      <w:r>
        <w:rPr>
          <w:rFonts w:ascii="Book Antiqua" w:eastAsia="Book Antiqua" w:hAnsi="Book Antiqua" w:cs="Book Antiqua"/>
          <w:color w:val="000000"/>
          <w:vertAlign w:val="superscript"/>
        </w:rPr>
        <w:t>[90,91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open-labe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spec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comyc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er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iphe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γ-</w:t>
      </w:r>
      <w:r w:rsidR="00DC7EC7" w:rsidRPr="00DC7EC7">
        <w:rPr>
          <w:rFonts w:ascii="Book Antiqua" w:eastAsia="Book Antiqua" w:hAnsi="Book Antiqua" w:cs="Book Antiqua"/>
          <w:color w:val="000000"/>
        </w:rPr>
        <w:t>gamma-glutamy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DC7EC7" w:rsidRPr="00DC7EC7">
        <w:rPr>
          <w:rFonts w:ascii="Book Antiqua" w:eastAsia="Book Antiqua" w:hAnsi="Book Antiqua" w:cs="Book Antiqua"/>
          <w:color w:val="000000"/>
        </w:rPr>
        <w:t>transpeptid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DC7EC7" w:rsidRPr="00DC7EC7">
        <w:rPr>
          <w:rFonts w:ascii="Book Antiqua" w:eastAsia="Book Antiqua" w:hAnsi="Book Antiqua" w:cs="Book Antiqua"/>
          <w:color w:val="000000"/>
        </w:rPr>
        <w:t>(GGT)</w:t>
      </w:r>
      <w:r>
        <w:rPr>
          <w:rFonts w:ascii="Book Antiqua" w:eastAsia="Book Antiqua" w:hAnsi="Book Antiqua" w:cs="Book Antiqua"/>
          <w:color w:val="000000"/>
        </w:rPr>
        <w:t>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DC7EC7" w:rsidRPr="00DC7EC7">
        <w:rPr>
          <w:rFonts w:ascii="Book Antiqua" w:eastAsia="Book Antiqua" w:hAnsi="Book Antiqua" w:cs="Book Antiqua"/>
          <w:color w:val="000000"/>
        </w:rPr>
        <w:t>alan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DC7EC7" w:rsidRPr="00DC7EC7">
        <w:rPr>
          <w:rFonts w:ascii="Book Antiqua" w:eastAsia="Book Antiqua" w:hAnsi="Book Antiqua" w:cs="Book Antiqua"/>
          <w:color w:val="000000"/>
        </w:rPr>
        <w:t>aminotransfer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DC7EC7" w:rsidRPr="00DC7EC7">
        <w:rPr>
          <w:rFonts w:ascii="Book Antiqua" w:eastAsia="Book Antiqua" w:hAnsi="Book Antiqua" w:cs="Book Antiqua"/>
          <w:color w:val="000000"/>
        </w:rPr>
        <w:t>(ALT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ntration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nt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trophi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turn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-trea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ev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ministration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angiograph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stological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ffnes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ess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llow-u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iphe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4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+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25hiCD127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4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+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xP3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+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o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ev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-IB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comycin</w:t>
      </w:r>
      <w:r>
        <w:rPr>
          <w:rFonts w:ascii="Book Antiqua" w:eastAsia="Book Antiqua" w:hAnsi="Book Antiqua" w:cs="Book Antiqua"/>
          <w:color w:val="000000"/>
          <w:vertAlign w:val="superscript"/>
        </w:rPr>
        <w:t>[92,93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it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94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w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usobacterium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Haemophilus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eisseria</w:t>
      </w:r>
      <w:r>
        <w:rPr>
          <w:rFonts w:ascii="Book Antiqua" w:eastAsia="Book Antiqua" w:hAnsi="Book Antiqua" w:cs="Book Antiqua"/>
          <w:color w:val="000000"/>
        </w:rPr>
        <w:t>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comyc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ve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serve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comyc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rec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ond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p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ppres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icac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comyc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ectiv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ostridi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erfringens</w:t>
      </w:r>
      <w:r>
        <w:rPr>
          <w:rFonts w:ascii="Book Antiqua" w:eastAsia="Book Antiqua" w:hAnsi="Book Antiqua" w:cs="Book Antiqua"/>
          <w:color w:val="000000"/>
          <w:vertAlign w:val="superscript"/>
        </w:rPr>
        <w:t>[95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a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96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comyc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v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rrow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io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tr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c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ostridiale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equent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comyc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ostridial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a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m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hydroxyl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cess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ond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umul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v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97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comyc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rec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enua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iport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ju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r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</w:p>
    <w:p w14:paraId="2D9C9972" w14:textId="44251C2F" w:rsidR="00A77B3E" w:rsidRDefault="00085DC8" w:rsidP="000958D6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t>Stud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ronidaz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ju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>
        <w:rPr>
          <w:rFonts w:ascii="Book Antiqua" w:eastAsia="Book Antiqua" w:hAnsi="Book Antiqua" w:cs="Book Antiqua"/>
          <w:color w:val="000000"/>
          <w:vertAlign w:val="superscript"/>
        </w:rPr>
        <w:t>[60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mpl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arvon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98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DC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ronidaz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tamy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eptid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g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o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DCA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rehmei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99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ronidaz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eabilit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-in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NF-α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upff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crophag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mok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cytok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re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i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thel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enu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-lik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ad-lik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jury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nal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lvei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100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nocycl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f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ea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nocycl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ministration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</w:p>
    <w:p w14:paraId="208E14DA" w14:textId="77777777" w:rsidR="00E4496B" w:rsidRDefault="00E4496B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</w:rPr>
      </w:pPr>
    </w:p>
    <w:p w14:paraId="6BB784DA" w14:textId="3B9364C8" w:rsidR="00A77B3E" w:rsidRDefault="00C50FD1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FMT</w:t>
      </w:r>
    </w:p>
    <w:p w14:paraId="7A70823F" w14:textId="1E3038A4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FM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vidua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’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lenis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to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cedu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im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r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mptom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E4496B" w:rsidRPr="00E4496B">
        <w:rPr>
          <w:rFonts w:ascii="Book Antiqua" w:eastAsia="Book Antiqua" w:hAnsi="Book Antiqua" w:cs="Book Antiqua" w:hint="eastAsia"/>
          <w:color w:val="000000"/>
        </w:rPr>
        <w:t>(</w:t>
      </w:r>
      <w:r>
        <w:rPr>
          <w:rFonts w:ascii="Book Antiqua" w:eastAsia="Book Antiqua" w:hAnsi="Book Antiqua" w:cs="Book Antiqua"/>
          <w:i/>
          <w:iCs/>
          <w:color w:val="000000"/>
        </w:rPr>
        <w:t>Clostridi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ic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ec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DB427C">
        <w:rPr>
          <w:rFonts w:ascii="Book Antiqua" w:eastAsia="Book Antiqua" w:hAnsi="Book Antiqua" w:cs="Book Antiqua"/>
          <w:color w:val="000000"/>
        </w:rPr>
        <w:t>IBD</w:t>
      </w:r>
      <w:r>
        <w:rPr>
          <w:rFonts w:ascii="Book Antiqua" w:eastAsia="Book Antiqua" w:hAnsi="Book Antiqua" w:cs="Book Antiqua"/>
          <w:color w:val="000000"/>
        </w:rPr>
        <w:t>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llitu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c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-bra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s</w:t>
      </w:r>
      <w:r w:rsidR="00E4496B">
        <w:rPr>
          <w:rFonts w:ascii="Book Antiqua" w:eastAsia="Book Antiqua" w:hAnsi="Book Antiqua" w:cs="Book Antiqua"/>
          <w:color w:val="000000"/>
        </w:rPr>
        <w:t>)</w:t>
      </w:r>
      <w:r>
        <w:rPr>
          <w:rFonts w:ascii="Book Antiqua" w:eastAsia="Book Antiqua" w:hAnsi="Book Antiqua" w:cs="Book Antiqua"/>
          <w:color w:val="000000"/>
          <w:vertAlign w:val="superscript"/>
        </w:rPr>
        <w:t>[101,102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tor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rmfu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ag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>
        <w:rPr>
          <w:rFonts w:ascii="Book Antiqua" w:eastAsia="Book Antiqua" w:hAnsi="Book Antiqua" w:cs="Book Antiqua"/>
          <w:color w:val="000000"/>
          <w:vertAlign w:val="superscript"/>
        </w:rPr>
        <w:t>[103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ncip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to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efic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</w:t>
      </w:r>
      <w:r>
        <w:rPr>
          <w:rFonts w:ascii="Book Antiqua" w:eastAsia="Book Antiqua" w:hAnsi="Book Antiqua" w:cs="Book Antiqua"/>
          <w:i/>
          <w:iCs/>
          <w:color w:val="000000"/>
        </w:rPr>
        <w:t>Bifidobacteria</w:t>
      </w:r>
      <w:r>
        <w:rPr>
          <w:rFonts w:ascii="Book Antiqua" w:eastAsia="Book Antiqua" w:hAnsi="Book Antiqua" w:cs="Book Antiqua"/>
          <w:color w:val="000000"/>
        </w:rPr>
        <w:t>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c.</w:t>
      </w:r>
      <w:r>
        <w:rPr>
          <w:rFonts w:ascii="Book Antiqua" w:eastAsia="Book Antiqua" w:hAnsi="Book Antiqua" w:cs="Book Antiqua"/>
          <w:color w:val="000000"/>
        </w:rPr>
        <w:t>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ver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ysaccharid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nosaccharid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F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etat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ionat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yrate</w:t>
      </w:r>
      <w:r>
        <w:rPr>
          <w:rFonts w:ascii="Book Antiqua" w:eastAsia="Book Antiqua" w:hAnsi="Book Antiqua" w:cs="Book Antiqua"/>
          <w:color w:val="000000"/>
          <w:vertAlign w:val="superscript"/>
        </w:rPr>
        <w:t>[104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iz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eabil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genou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thano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u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ag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>
        <w:rPr>
          <w:rFonts w:ascii="Book Antiqua" w:eastAsia="Book Antiqua" w:hAnsi="Book Antiqua" w:cs="Book Antiqua"/>
          <w:color w:val="000000"/>
          <w:vertAlign w:val="superscript"/>
        </w:rPr>
        <w:t>[103,105,106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iz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it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asi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egretti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107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form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r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e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m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p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mit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%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0%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0%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%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aminas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AL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BC1C23" w:rsidRPr="00BC1C23">
        <w:rPr>
          <w:rFonts w:ascii="Book Antiqua" w:eastAsia="Book Antiqua" w:hAnsi="Book Antiqua" w:cs="Book Antiqua"/>
          <w:color w:val="000000"/>
        </w:rPr>
        <w:t>aspart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BC1C23" w:rsidRPr="00BC1C23">
        <w:rPr>
          <w:rFonts w:ascii="Book Antiqua" w:eastAsia="Book Antiqua" w:hAnsi="Book Antiqua" w:cs="Book Antiqua"/>
          <w:color w:val="000000"/>
        </w:rPr>
        <w:t>aminotransferase</w:t>
      </w:r>
      <w:r>
        <w:rPr>
          <w:rFonts w:ascii="Book Antiqua" w:eastAsia="Book Antiqua" w:hAnsi="Book Antiqua" w:cs="Book Antiqua"/>
          <w:color w:val="000000"/>
        </w:rPr>
        <w:t>)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e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ipients’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it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el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inu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4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k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ilip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108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roteobacteria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acteroidete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irmicutes</w:t>
      </w:r>
      <w:r>
        <w:rPr>
          <w:rFonts w:ascii="Book Antiqua" w:eastAsia="Book Antiqua" w:hAnsi="Book Antiqua" w:cs="Book Antiqua"/>
          <w:color w:val="000000"/>
        </w:rPr>
        <w:t>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vidual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ochemist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t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cato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d.</w:t>
      </w:r>
    </w:p>
    <w:p w14:paraId="6237E39B" w14:textId="77777777" w:rsidR="00BC1C23" w:rsidRDefault="00BC1C23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</w:rPr>
      </w:pPr>
    </w:p>
    <w:p w14:paraId="4941B009" w14:textId="73FA3E60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Probiotics</w:t>
      </w:r>
    </w:p>
    <w:p w14:paraId="780B1A90" w14:textId="4A98D90F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Probio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r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ou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organism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efic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ow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t’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ecology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environ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F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eabil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</w:t>
      </w:r>
      <w:r>
        <w:rPr>
          <w:rFonts w:ascii="Book Antiqua" w:eastAsia="Book Antiqua" w:hAnsi="Book Antiqua" w:cs="Book Antiqua"/>
          <w:color w:val="000000"/>
          <w:vertAlign w:val="superscript"/>
        </w:rPr>
        <w:t>[109,110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al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regul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thel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gh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unc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tility</w:t>
      </w:r>
      <w:r>
        <w:rPr>
          <w:rFonts w:ascii="Book Antiqua" w:eastAsia="Book Antiqua" w:hAnsi="Book Antiqua" w:cs="Book Antiqua"/>
          <w:color w:val="000000"/>
          <w:vertAlign w:val="superscript"/>
        </w:rPr>
        <w:t>[110,111]</w:t>
      </w:r>
      <w:r>
        <w:rPr>
          <w:rFonts w:ascii="Book Antiqua" w:eastAsia="Book Antiqua" w:hAnsi="Book Antiqua" w:cs="Book Antiqua"/>
          <w:color w:val="000000"/>
        </w:rPr>
        <w:t>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he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oniz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NF-α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ta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ssu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eostasis</w:t>
      </w:r>
      <w:r>
        <w:rPr>
          <w:rFonts w:ascii="Book Antiqua" w:eastAsia="Book Antiqua" w:hAnsi="Book Antiqua" w:cs="Book Antiqua"/>
          <w:color w:val="000000"/>
          <w:vertAlign w:val="superscript"/>
        </w:rPr>
        <w:t>[112]</w:t>
      </w:r>
      <w:r w:rsidR="00BC1C23">
        <w:rPr>
          <w:rFonts w:ascii="宋体" w:eastAsia="宋体" w:hAnsi="宋体" w:cs="宋体" w:hint="eastAsia"/>
          <w:color w:val="000000"/>
          <w:lang w:eastAsia="zh-CN"/>
        </w:rPr>
        <w:t>.</w:t>
      </w:r>
      <w:r w:rsidR="00A03395">
        <w:rPr>
          <w:rFonts w:ascii="宋体" w:eastAsia="宋体" w:hAnsi="宋体" w:cs="宋体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ministr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para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consis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x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ai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ab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eeze-dri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: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ctobacill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cidophilus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ctobacill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asei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ctobacill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alivarius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ctococc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ctis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fidobacterium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fidum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fidobacterium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ctis</w:t>
      </w:r>
      <w:r>
        <w:rPr>
          <w:rFonts w:ascii="Book Antiqua" w:eastAsia="Book Antiqua" w:hAnsi="Book Antiqua" w:cs="Book Antiqua"/>
          <w:color w:val="000000"/>
        </w:rPr>
        <w:t>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kal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osphat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5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%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viduals</w:t>
      </w:r>
      <w:r>
        <w:rPr>
          <w:rFonts w:ascii="Book Antiqua" w:eastAsia="Book Antiqua" w:hAnsi="Book Antiqua" w:cs="Book Antiqua"/>
          <w:color w:val="000000"/>
          <w:vertAlign w:val="superscript"/>
        </w:rPr>
        <w:t>[113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imiz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114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bin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dnisolon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lazosulfapyridin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’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mptom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s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w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ek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al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e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ops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m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iltr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ibili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brosi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BC1C23">
        <w:rPr>
          <w:rFonts w:ascii="Book Antiqua" w:eastAsia="Book Antiqua" w:hAnsi="Book Antiqua" w:cs="Book Antiqua"/>
          <w:i/>
          <w:iCs/>
          <w:color w:val="000000"/>
        </w:rPr>
        <w:t>Lactobacill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lantarum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p2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elior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ju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PS-in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ag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optosis</w:t>
      </w:r>
      <w:r>
        <w:rPr>
          <w:rFonts w:ascii="Book Antiqua" w:eastAsia="Book Antiqua" w:hAnsi="Book Antiqua" w:cs="Book Antiqua"/>
          <w:color w:val="000000"/>
          <w:vertAlign w:val="superscript"/>
        </w:rPr>
        <w:t>[115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for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ppres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tain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eostasis.</w:t>
      </w:r>
    </w:p>
    <w:p w14:paraId="20FFD463" w14:textId="77777777" w:rsidR="00BC1C23" w:rsidRDefault="00BC1C23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</w:rPr>
      </w:pPr>
    </w:p>
    <w:p w14:paraId="5D070996" w14:textId="1E3709BA" w:rsidR="00A77B3E" w:rsidRDefault="001653D2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BA</w:t>
      </w:r>
      <w:r w:rsidR="00085DC8">
        <w:rPr>
          <w:rFonts w:ascii="Book Antiqua" w:eastAsia="Book Antiqua" w:hAnsi="Book Antiqua" w:cs="Book Antiqua"/>
          <w:b/>
          <w:bCs/>
          <w:i/>
          <w:iCs/>
          <w:color w:val="000000"/>
        </w:rPr>
        <w:t>s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b/>
          <w:bCs/>
          <w:i/>
          <w:iCs/>
          <w:color w:val="000000"/>
        </w:rPr>
        <w:t>and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b/>
          <w:bCs/>
          <w:i/>
          <w:iCs/>
          <w:color w:val="000000"/>
        </w:rPr>
        <w:t>other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b/>
          <w:bCs/>
          <w:i/>
          <w:iCs/>
          <w:color w:val="000000"/>
        </w:rPr>
        <w:t>metabolites</w:t>
      </w:r>
    </w:p>
    <w:p w14:paraId="7207A252" w14:textId="100CB12E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Compa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ventio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rm-fre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ntra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m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ntra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e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al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e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rm-fre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>
        <w:rPr>
          <w:rFonts w:ascii="Book Antiqua" w:eastAsia="Book Antiqua" w:hAnsi="Book Antiqua" w:cs="Book Antiqua"/>
          <w:color w:val="000000"/>
          <w:vertAlign w:val="superscript"/>
        </w:rPr>
        <w:t>[116,117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oniz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rm-fre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e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ssue</w:t>
      </w:r>
      <w:r>
        <w:rPr>
          <w:rFonts w:ascii="Book Antiqua" w:eastAsia="Book Antiqua" w:hAnsi="Book Antiqua" w:cs="Book Antiqua"/>
          <w:color w:val="000000"/>
          <w:vertAlign w:val="superscript"/>
        </w:rPr>
        <w:t>[118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onis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α-hydroxyl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u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racellula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onis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crip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l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or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um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ocy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mbran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hanc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ocy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c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cretion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ultaneous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onis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racellula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trix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trocy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u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form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br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PSC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19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tichol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OCA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onis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resenta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ug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evia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mptom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ol</w:t>
      </w:r>
      <w:r>
        <w:rPr>
          <w:rFonts w:ascii="Book Antiqua" w:eastAsia="Book Antiqua" w:hAnsi="Book Antiqua" w:cs="Book Antiqua"/>
          <w:color w:val="000000"/>
          <w:vertAlign w:val="superscript"/>
        </w:rPr>
        <w:t>[120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v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>
        <w:rPr>
          <w:rFonts w:ascii="Book Antiqua" w:eastAsia="Book Antiqua" w:hAnsi="Book Antiqua" w:cs="Book Antiqua"/>
          <w:color w:val="000000"/>
          <w:vertAlign w:val="superscript"/>
        </w:rPr>
        <w:t>[121,122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I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icac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fe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>
        <w:rPr>
          <w:rFonts w:ascii="Book Antiqua" w:eastAsia="Book Antiqua" w:hAnsi="Book Antiqua" w:cs="Book Antiqua"/>
          <w:color w:val="000000"/>
          <w:vertAlign w:val="superscript"/>
        </w:rPr>
        <w:t>[123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14B4248E" w14:textId="77777777" w:rsidR="007846DA" w:rsidRDefault="007846DA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</w:rPr>
      </w:pPr>
    </w:p>
    <w:p w14:paraId="29EB1409" w14:textId="25D29D35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Relevant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clinical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trials</w:t>
      </w:r>
    </w:p>
    <w:p w14:paraId="3A6C547E" w14:textId="3AF9B456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ove-mention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ev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icac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ab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)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comyc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tablish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V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comyc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ted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comyc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ochem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ex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>
        <w:rPr>
          <w:rFonts w:ascii="Book Antiqua" w:eastAsia="Book Antiqua" w:hAnsi="Book Antiqua" w:cs="Book Antiqua"/>
          <w:color w:val="000000"/>
          <w:vertAlign w:val="superscript"/>
        </w:rPr>
        <w:t>[92,124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crib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γ-GG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ch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5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diatr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-U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ministe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comycin</w:t>
      </w:r>
      <w:r>
        <w:rPr>
          <w:rFonts w:ascii="Book Antiqua" w:eastAsia="Book Antiqua" w:hAnsi="Book Antiqua" w:cs="Book Antiqua"/>
          <w:color w:val="000000"/>
          <w:vertAlign w:val="superscript"/>
        </w:rPr>
        <w:t>[94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usobacterium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Haemophilu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eisseria</w:t>
      </w:r>
      <w:r>
        <w:rPr>
          <w:rFonts w:ascii="Book Antiqua" w:eastAsia="Book Antiqua" w:hAnsi="Book Antiqua" w:cs="Book Antiqua"/>
          <w:color w:val="000000"/>
        </w:rPr>
        <w:t>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liv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>
        <w:rPr>
          <w:rFonts w:ascii="Book Antiqua" w:eastAsia="Book Antiqua" w:hAnsi="Book Antiqua" w:cs="Book Antiqua"/>
          <w:color w:val="000000"/>
          <w:vertAlign w:val="superscript"/>
        </w:rPr>
        <w:t>[40,42,43,47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-analys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comyc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efic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>
        <w:rPr>
          <w:rFonts w:ascii="Book Antiqua" w:eastAsia="Book Antiqua" w:hAnsi="Book Antiqua" w:cs="Book Antiqua"/>
          <w:color w:val="000000"/>
          <w:vertAlign w:val="superscript"/>
        </w:rPr>
        <w:t>[96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idelin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mmen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microb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onis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>
        <w:rPr>
          <w:rFonts w:ascii="Book Antiqua" w:eastAsia="Book Antiqua" w:hAnsi="Book Antiqua" w:cs="Book Antiqua"/>
          <w:color w:val="000000"/>
          <w:vertAlign w:val="superscript"/>
        </w:rPr>
        <w:t>[125,126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DC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tablished</w:t>
      </w:r>
      <w:r>
        <w:rPr>
          <w:rFonts w:ascii="Book Antiqua" w:eastAsia="Book Antiqua" w:hAnsi="Book Antiqua" w:cs="Book Antiqua"/>
          <w:color w:val="000000"/>
          <w:vertAlign w:val="superscript"/>
        </w:rPr>
        <w:t>[127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DC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drophil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hydrox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rmac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firm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DC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o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in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re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c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toxic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drophob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c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ocy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-in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optosis</w:t>
      </w:r>
      <w:r>
        <w:rPr>
          <w:rFonts w:ascii="Book Antiqua" w:eastAsia="Book Antiqua" w:hAnsi="Book Antiqua" w:cs="Book Antiqua"/>
          <w:color w:val="000000"/>
          <w:vertAlign w:val="superscript"/>
        </w:rPr>
        <w:t>[128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m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qui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yst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x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elera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cre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ear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agogu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etitiv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genou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sorp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a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>
        <w:rPr>
          <w:rFonts w:ascii="Book Antiqua" w:eastAsia="Book Antiqua" w:hAnsi="Book Antiqua" w:cs="Book Antiqua"/>
          <w:color w:val="000000"/>
          <w:vertAlign w:val="superscript"/>
        </w:rPr>
        <w:t>[129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4-</w:t>
      </w:r>
      <w:r w:rsidR="007846DA">
        <w:rPr>
          <w:rFonts w:ascii="Book Antiqua" w:eastAsia="Book Antiqua" w:hAnsi="Book Antiqua" w:cs="Book Antiqua"/>
          <w:color w:val="000000"/>
        </w:rPr>
        <w:t>n</w:t>
      </w:r>
      <w:r>
        <w:rPr>
          <w:rFonts w:ascii="Book Antiqua" w:eastAsia="Book Antiqua" w:hAnsi="Book Antiqua" w:cs="Book Antiqua"/>
          <w:color w:val="000000"/>
        </w:rPr>
        <w:t>orUDC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d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rten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gen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23UDCA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k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u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sible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rmac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ert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d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ist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ond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UDC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i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u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ng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>
        <w:rPr>
          <w:rFonts w:ascii="Book Antiqua" w:eastAsia="Book Antiqua" w:hAnsi="Book Antiqua" w:cs="Book Antiqua"/>
          <w:color w:val="000000"/>
          <w:vertAlign w:val="superscript"/>
        </w:rPr>
        <w:t>[130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m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UDC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a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kal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osphat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2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se-depend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ner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t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UDC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o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fe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file</w:t>
      </w:r>
      <w:r>
        <w:rPr>
          <w:rFonts w:ascii="Book Antiqua" w:eastAsia="Book Antiqua" w:hAnsi="Book Antiqua" w:cs="Book Antiqua"/>
          <w:color w:val="000000"/>
          <w:vertAlign w:val="superscript"/>
        </w:rPr>
        <w:t>[131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oni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jug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r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ocy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osu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tox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>
        <w:rPr>
          <w:rFonts w:ascii="Book Antiqua" w:eastAsia="Book Antiqua" w:hAnsi="Book Antiqua" w:cs="Book Antiqua"/>
          <w:color w:val="000000"/>
          <w:vertAlign w:val="superscript"/>
        </w:rPr>
        <w:t>[132,133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icac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fe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</w:t>
      </w:r>
      <w:r w:rsidR="00A863AF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10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4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k</w:t>
      </w:r>
      <w:r>
        <w:rPr>
          <w:rFonts w:ascii="Book Antiqua" w:eastAsia="Book Antiqua" w:hAnsi="Book Antiqua" w:cs="Book Antiqua"/>
          <w:color w:val="000000"/>
          <w:vertAlign w:val="superscript"/>
        </w:rPr>
        <w:t>[123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ach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go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ligh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icac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fe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>
        <w:rPr>
          <w:rFonts w:ascii="Book Antiqua" w:eastAsia="Book Antiqua" w:hAnsi="Book Antiqua" w:cs="Book Antiqua"/>
          <w:color w:val="000000"/>
          <w:vertAlign w:val="superscript"/>
        </w:rPr>
        <w:t>[108,134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68F23A97" w14:textId="77777777" w:rsidR="00A77B3E" w:rsidRDefault="00A77B3E">
      <w:pPr>
        <w:spacing w:line="360" w:lineRule="auto"/>
        <w:jc w:val="both"/>
      </w:pPr>
    </w:p>
    <w:p w14:paraId="2FBEA460" w14:textId="77777777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3FB4B178" w14:textId="44E7E7DC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ron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gress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ilur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’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qual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f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iv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ed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uc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urre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troy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p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ymphocy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loc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u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grava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ag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icipa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.</w:t>
      </w:r>
    </w:p>
    <w:p w14:paraId="12092416" w14:textId="00F355F7" w:rsidR="00A77B3E" w:rsidRDefault="00085DC8">
      <w:pPr>
        <w:spacing w:line="360" w:lineRule="auto"/>
        <w:ind w:firstLine="240"/>
        <w:jc w:val="both"/>
      </w:pPr>
      <w:r>
        <w:rPr>
          <w:rFonts w:ascii="Book Antiqua" w:eastAsia="Book Antiqua" w:hAnsi="Book Antiqua" w:cs="Book Antiqua"/>
          <w:color w:val="000000"/>
        </w:rPr>
        <w:t>Ou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stan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and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omic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omic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-throughp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quenc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chnologie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ach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l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ucid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x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Techn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vanc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vidualiz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o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iotic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fe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w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de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ag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ci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i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biotic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g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i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a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m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lleng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stoo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tim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ho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m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ndardized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tu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spec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rg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mp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z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lti-cen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rran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re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ide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tablis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oco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su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olve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com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w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.</w:t>
      </w:r>
    </w:p>
    <w:p w14:paraId="03BA0B28" w14:textId="77777777" w:rsidR="00A77B3E" w:rsidRDefault="00A77B3E">
      <w:pPr>
        <w:spacing w:line="360" w:lineRule="auto"/>
        <w:ind w:firstLine="240"/>
        <w:jc w:val="both"/>
      </w:pPr>
    </w:p>
    <w:p w14:paraId="134AA2A0" w14:textId="77777777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ACKNOWLEDGEMENTS</w:t>
      </w:r>
    </w:p>
    <w:p w14:paraId="314D843B" w14:textId="6BD6C3AC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W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ul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f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ng-Fei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it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s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uscript.</w:t>
      </w:r>
    </w:p>
    <w:p w14:paraId="05D69671" w14:textId="77777777" w:rsidR="00A77B3E" w:rsidRDefault="00A77B3E">
      <w:pPr>
        <w:spacing w:line="360" w:lineRule="auto"/>
        <w:jc w:val="both"/>
      </w:pPr>
    </w:p>
    <w:p w14:paraId="145619B6" w14:textId="77777777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REFERENCES</w:t>
      </w:r>
    </w:p>
    <w:p w14:paraId="20BDA971" w14:textId="76958D66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Dyso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JK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u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on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oh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d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Lance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91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547-255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9452711</w:t>
      </w:r>
      <w:r>
        <w:rPr>
          <w:rFonts w:ascii="Book Antiqua" w:hAnsi="Book Antiqua"/>
        </w:rPr>
        <w:t xml:space="preserve"> </w:t>
      </w:r>
      <w:r w:rsidR="002166BB" w:rsidRPr="002166BB">
        <w:rPr>
          <w:rFonts w:ascii="Book Antiqua" w:hAnsi="Book Antiqua"/>
        </w:rPr>
        <w:t>DOI: 10.1016/S0140-6736(18)30300-3</w:t>
      </w:r>
      <w:r w:rsidRPr="00A03395">
        <w:rPr>
          <w:rFonts w:ascii="Book Antiqua" w:hAnsi="Book Antiqua"/>
        </w:rPr>
        <w:t>]</w:t>
      </w:r>
    </w:p>
    <w:p w14:paraId="271A1F21" w14:textId="49213564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Fung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BM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nd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bibi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H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anc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is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pidemiolog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eventio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urveillan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rategie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World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9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59-67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078337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748/wjg.v25.i6.659]</w:t>
      </w:r>
    </w:p>
    <w:p w14:paraId="30290EFA" w14:textId="2E1797FC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Rabiee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ilveir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G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Trans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382493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21037/tgh-20-266]</w:t>
      </w:r>
    </w:p>
    <w:p w14:paraId="32306C6E" w14:textId="417CC879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Bruneau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ndertmar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illo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ck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lecula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ellula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diato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-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x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gress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Fron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Med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(Lausanne)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8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72539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65099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389/fmed.2021.725390]</w:t>
      </w:r>
    </w:p>
    <w:p w14:paraId="06BC891D" w14:textId="5607B4B9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Mack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CL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dam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erka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n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y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ierl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sawa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ura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zaj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J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agno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nage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utoimmu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pat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lastRenderedPageBreak/>
        <w:t>Adul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ildren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acti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idan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idelines</w:t>
      </w:r>
      <w:r>
        <w:rPr>
          <w:rFonts w:ascii="Book Antiqua" w:hAnsi="Book Antiqua"/>
        </w:rPr>
        <w:t xml:space="preserve"> </w:t>
      </w:r>
      <w:proofErr w:type="gramStart"/>
      <w:r w:rsidRPr="00A03395">
        <w:rPr>
          <w:rFonts w:ascii="Book Antiqua" w:hAnsi="Book Antiqua"/>
        </w:rPr>
        <w:t>From</w:t>
      </w:r>
      <w:proofErr w:type="gram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meric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soci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ud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Hepatolo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72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71-72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186347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02/hep.31065]</w:t>
      </w:r>
    </w:p>
    <w:p w14:paraId="09E4C626" w14:textId="04FDF93F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Cao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RR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e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F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ov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-rel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e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e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nrich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aly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dentifi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steoporo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o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utoimmu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Bone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Miner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Metab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984-99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33885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07/s00774-021-01247-w]</w:t>
      </w:r>
    </w:p>
    <w:p w14:paraId="28926484" w14:textId="7EDB7C28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Iwasawa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K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ud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sunod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ikawa-Kawamo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mets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u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ujisaw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ri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og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attor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aracteris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e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apane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ediatric-onse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344-134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767037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36/gutjnl-2016-312533]</w:t>
      </w:r>
    </w:p>
    <w:p w14:paraId="1326E516" w14:textId="021E175A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Torres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J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o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lomb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ekow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abr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lliam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astill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d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ck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sihudd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et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tzkowitz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eatur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ucosa-associ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Alimen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Pharmac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Th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6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43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790-80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685796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11/apt.13552]</w:t>
      </w:r>
    </w:p>
    <w:p w14:paraId="562F3B42" w14:textId="34D52DF8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Tornai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T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ly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ital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rna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rna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tal-Szalma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or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um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er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zsof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rosz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zala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akato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pp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rri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ilur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omark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r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o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utcom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World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3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5412-542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883944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748/wjg.v23.i29.5412]</w:t>
      </w:r>
    </w:p>
    <w:p w14:paraId="6D012AA4" w14:textId="79738926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Mehta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TI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eiss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u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otiriad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nd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bibi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H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lob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cidenc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evalen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eatur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ystema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view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ta-analys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I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41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418-242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224208</w:t>
      </w:r>
      <w:r>
        <w:rPr>
          <w:rFonts w:ascii="Book Antiqua" w:hAnsi="Book Antiqua"/>
        </w:rPr>
        <w:t xml:space="preserve"> </w:t>
      </w:r>
      <w:r w:rsidR="002166BB">
        <w:rPr>
          <w:rFonts w:ascii="Book Antiqua" w:hAnsi="Book Antiqua"/>
        </w:rPr>
        <w:t xml:space="preserve">DOI: </w:t>
      </w:r>
      <w:r w:rsidR="002166BB" w:rsidRPr="002166BB">
        <w:rPr>
          <w:rFonts w:ascii="Book Antiqua" w:hAnsi="Book Antiqua"/>
        </w:rPr>
        <w:t>10.1111/liv.15007</w:t>
      </w:r>
      <w:r w:rsidRPr="00A03395">
        <w:rPr>
          <w:rFonts w:ascii="Book Antiqua" w:hAnsi="Book Antiqua"/>
        </w:rPr>
        <w:t>]</w:t>
      </w:r>
    </w:p>
    <w:p w14:paraId="60CDC359" w14:textId="65CAC0FD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Floreani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rt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Dig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D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53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531-153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01148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dld.2021.04.028]</w:t>
      </w:r>
    </w:p>
    <w:p w14:paraId="50CC0B37" w14:textId="2703E65B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Karlse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TH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lseraa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orbur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esterhu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-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mprehensiv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view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7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298-132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880287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jhep.2017.07.022]</w:t>
      </w:r>
    </w:p>
    <w:p w14:paraId="3ED72DAC" w14:textId="386FCFC6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lastRenderedPageBreak/>
        <w:t>1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Liu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C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i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Z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ov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pproach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rve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ron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FASEB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2187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47337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96/fj.202100939R]</w:t>
      </w:r>
    </w:p>
    <w:p w14:paraId="60000084" w14:textId="608763A2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Gallo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C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ward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ristofer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arbo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ershw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vernizz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pdat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ov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harmacologi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g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Exper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Opin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Ther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Targe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9-7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504073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80/14728222.2022.2030707]</w:t>
      </w:r>
    </w:p>
    <w:p w14:paraId="7B20AA68" w14:textId="6DDB171F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Nicoletti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uri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orbur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ideli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view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ritis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ociet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astroenterology/UK-PS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idelin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agno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nage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Frontline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2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2-6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345674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36/flgastro-2019-101343]</w:t>
      </w:r>
    </w:p>
    <w:p w14:paraId="2F364B8C" w14:textId="3B918168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Eato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JE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lwalka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azarid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or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nd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D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hogene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dvanc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agno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nagement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astroenterolo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3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4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521-53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382786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53/j.gastro.2013.06.052]</w:t>
      </w:r>
    </w:p>
    <w:p w14:paraId="50FD05C3" w14:textId="77F6AB95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Liu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JZ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v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lseraa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llinghau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ushbroo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nchev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reas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eersm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eismüll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kste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vernizz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irschfiel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otthard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r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llinghau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a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ur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lkiewicz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us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ram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üll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rivastav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aleko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öth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rm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nkelman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trov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rau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onsio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rouch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ernec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euf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arel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epp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rf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var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lorean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nengut-Gumusc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ic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omp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or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æs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om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y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öni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vee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leyn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ierrez-Achu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icaño-Pon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jörns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ndfor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uri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lu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t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ilverber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uer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dyukov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r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ne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hka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ber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rschal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azouillèr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wlu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jmeng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rump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ermeir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brech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K-PSCS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nsortiu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ioux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exand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rgquis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reib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n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ärkkilä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a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ap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azarid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N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rnatio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S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ud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rou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ank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er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rl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rnatio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B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enetic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nsortiu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n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enotyp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mune-rel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gio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dentifi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i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ew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is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oc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Na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ene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3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4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70-67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360376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38/ng.2616]</w:t>
      </w:r>
    </w:p>
    <w:p w14:paraId="15D2E3C2" w14:textId="6D99A954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lastRenderedPageBreak/>
        <w:t>1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Park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JW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i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i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u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r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e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i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u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i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J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li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urr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nowledg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hogene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rapeutic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Biomedicin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574031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390/biomedicines10061288]</w:t>
      </w:r>
    </w:p>
    <w:p w14:paraId="56783BC1" w14:textId="06375BDF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de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Vries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B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an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lokzij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eersm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K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tinctiv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flammato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w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henotyp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World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5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1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956-197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568496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748/wjg.v21.i6.1956]</w:t>
      </w:r>
    </w:p>
    <w:p w14:paraId="5D993061" w14:textId="1E2EB95F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2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Albillos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ottard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scign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-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x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hophysiologi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rap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72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558-57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162269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jhep.2019.10.003]</w:t>
      </w:r>
    </w:p>
    <w:p w14:paraId="58E1EE33" w14:textId="14BB7777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2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Wang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Y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-liver-axi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rri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unc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inusoid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ndothel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ell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706-271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381137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11/jgh.15512]</w:t>
      </w:r>
    </w:p>
    <w:p w14:paraId="6E7C091E" w14:textId="156F2F84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2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Wang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R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nab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il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m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munolog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Cel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M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Immun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8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4-1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331862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38/s41423-020-00592-6]</w:t>
      </w:r>
    </w:p>
    <w:p w14:paraId="2776C800" w14:textId="30320AB6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2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Bambha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K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i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lwalka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rger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n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rnea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oftu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V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aw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ck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lt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J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rd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cidenc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pectru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utcom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ni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at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mmunit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astroenterolo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03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2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364-136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459825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gastro.2003.07.011]</w:t>
      </w:r>
    </w:p>
    <w:p w14:paraId="12E36478" w14:textId="4396DAC7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2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Weismüller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TJ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ived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rgquis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a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enz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onsio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l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otthard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ärkkilä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rschal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orbur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eersm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eve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uell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azouillèr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ulz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azarid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m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ereir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ev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aes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wlu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lorean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alilbas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ima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lkiewicz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u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yn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r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ns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aleko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kste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vernizz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r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irchn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I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rraz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imm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br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rau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rzion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ur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upp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okelain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ni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l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ffiot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eu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un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ram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ap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rl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rump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rassbur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n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nd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irschfiel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an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ber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M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rnatio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S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ud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roup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g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ex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flammato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w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henotyp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sociate</w:t>
      </w:r>
      <w:r>
        <w:rPr>
          <w:rFonts w:ascii="Book Antiqua" w:hAnsi="Book Antiqua"/>
        </w:rPr>
        <w:t xml:space="preserve"> </w:t>
      </w:r>
      <w:proofErr w:type="gramStart"/>
      <w:r w:rsidRPr="00A03395">
        <w:rPr>
          <w:rFonts w:ascii="Book Antiqua" w:hAnsi="Book Antiqua"/>
        </w:rPr>
        <w:t>With</w:t>
      </w:r>
      <w:proofErr w:type="gram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ur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lastRenderedPageBreak/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astroenterolo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52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975-1984.e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827484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53/j.gastro.2017.02.038]</w:t>
      </w:r>
    </w:p>
    <w:p w14:paraId="38921979" w14:textId="4699EA18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2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Liang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H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n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ic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ssoo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l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cidenc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evalenc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atur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isto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ni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ingdo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Medicine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(Baltimore)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9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711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861423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97/</w:t>
      </w:r>
      <w:r w:rsidR="00E9270C">
        <w:rPr>
          <w:rFonts w:ascii="Book Antiqua" w:hAnsi="Book Antiqua"/>
        </w:rPr>
        <w:t>MD</w:t>
      </w:r>
      <w:r w:rsidRPr="00A03395">
        <w:rPr>
          <w:rFonts w:ascii="Book Antiqua" w:hAnsi="Book Antiqua"/>
        </w:rPr>
        <w:t>.0000000000007116]</w:t>
      </w:r>
    </w:p>
    <w:p w14:paraId="57E8148B" w14:textId="530742CF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2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Palmela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C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eeran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astaned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rr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tzkowitz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flammato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w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view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henotyp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pecif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eature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2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7-2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837658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5009/gnl16510]</w:t>
      </w:r>
    </w:p>
    <w:p w14:paraId="7D68ED50" w14:textId="2DA80471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2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Da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Cunha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T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zir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flammato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w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view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Trans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0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531-54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583677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4218/</w:t>
      </w:r>
      <w:r w:rsidR="00D7095B" w:rsidRPr="00A03395">
        <w:rPr>
          <w:rFonts w:ascii="Book Antiqua" w:hAnsi="Book Antiqua"/>
        </w:rPr>
        <w:t>JCTH</w:t>
      </w:r>
      <w:r w:rsidRPr="00A03395">
        <w:rPr>
          <w:rFonts w:ascii="Book Antiqua" w:hAnsi="Book Antiqua"/>
        </w:rPr>
        <w:t>.2021.00344]</w:t>
      </w:r>
    </w:p>
    <w:p w14:paraId="3D650794" w14:textId="2D8814B3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2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Lazaridis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KN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aRuss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F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opathie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Mayo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Pro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5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90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791-80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595762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mayocp.2015.03.017]</w:t>
      </w:r>
    </w:p>
    <w:p w14:paraId="67E099CC" w14:textId="7C3C204D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2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Yu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D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o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it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K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plicatio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mplex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In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M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Sc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88446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390/ijms222312661]</w:t>
      </w:r>
    </w:p>
    <w:p w14:paraId="2E790991" w14:textId="0F53469A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3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Weinstock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GM</w:t>
      </w:r>
      <w:r w:rsidRPr="00A03395">
        <w:rPr>
          <w:rFonts w:ascii="Book Antiqua" w:hAnsi="Book Antiqua"/>
        </w:rPr>
        <w:t>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enom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pproach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udy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Natur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48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50-25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297229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38/nature11553]</w:t>
      </w:r>
    </w:p>
    <w:p w14:paraId="7470CD13" w14:textId="30E29261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3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Kho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ZY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K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-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otent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ntroll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ellnes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Fron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Microbi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83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015476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389/fmicb.2018.01835]</w:t>
      </w:r>
    </w:p>
    <w:p w14:paraId="26784418" w14:textId="61E1E388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3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Hou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K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X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Q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ia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oy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e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al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Signa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Transduc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Targe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Th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7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3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546131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38/s41392-022-00974-4]</w:t>
      </w:r>
    </w:p>
    <w:p w14:paraId="6ED91FA9" w14:textId="32BB8E7C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3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Tranah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TH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dward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nab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awcros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L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rget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-liver-immu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x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ea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irrhos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70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982-99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306012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36/gutjnl-2020-320786]</w:t>
      </w:r>
    </w:p>
    <w:p w14:paraId="1AA09986" w14:textId="18DCA99C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3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Rosse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NG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uent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onstr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'Hae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ili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oetend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o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onsio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ucosa-associ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S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aracteriz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lastRenderedPageBreak/>
        <w:t>low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versit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ow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bundan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ncultur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lostridial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I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Crohns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Col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5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2-34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554797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93/ecco-jcc/jju023]</w:t>
      </w:r>
    </w:p>
    <w:p w14:paraId="1E2E5836" w14:textId="1EC11C18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3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Sabino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J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ieira-Silv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chiel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oosse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lon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lle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errant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sc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rw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ermeir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a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aracteris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ysbio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depend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o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BD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6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681-168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720797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36/gutjnl-2015-311004]</w:t>
      </w:r>
    </w:p>
    <w:p w14:paraId="72FAE1BC" w14:textId="6390D68E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3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Kumme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M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l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markru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ygår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esterhu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øivi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øse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rschal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rump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u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øsjø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ukrus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rl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v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R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fi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tinc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o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lcerativ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l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o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li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alth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ntrol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11-61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688781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36/gutjnl-2015-310500]</w:t>
      </w:r>
    </w:p>
    <w:p w14:paraId="1DB2EC80" w14:textId="55DB695C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3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Quraishi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MN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ergea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qb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nstantinido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ived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ergu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dam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ll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irschfiel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-adher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SC-IB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tinc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a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BD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86-38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719659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36/gutjnl-2016-311915]</w:t>
      </w:r>
    </w:p>
    <w:p w14:paraId="7427A012" w14:textId="562A6830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3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Rühleman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M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winsk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in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enouz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umm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inghol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emp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eb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rl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oh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v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n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ammer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rawczy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ram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ank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nsist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teratio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e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m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depend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l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Alimen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Pharmac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Th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9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50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580-58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125046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11/apt.15375]</w:t>
      </w:r>
    </w:p>
    <w:p w14:paraId="2F34CDDF" w14:textId="2D910849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3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Rühleman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MC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in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enouz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eb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ank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ram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e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fil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agnos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omark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753-75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721693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36/gutjnl-2016-312180]</w:t>
      </w:r>
    </w:p>
    <w:p w14:paraId="17CABD1B" w14:textId="68685B67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4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Quraishi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MN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harje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gg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rniblow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selep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kouto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hos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ossit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o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ai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alt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R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irschfiel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qb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ilo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grativ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aly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lon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e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xpressio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mu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filtr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-Inflammato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w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soci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</w:t>
      </w:r>
      <w:r>
        <w:rPr>
          <w:rFonts w:ascii="Book Antiqua" w:hAnsi="Book Antiqua"/>
        </w:rPr>
        <w:t xml:space="preserve"> </w:t>
      </w:r>
      <w:proofErr w:type="gramStart"/>
      <w:r w:rsidRPr="00A03395">
        <w:rPr>
          <w:rFonts w:ascii="Book Antiqua" w:hAnsi="Book Antiqua"/>
        </w:rPr>
        <w:t>With</w:t>
      </w:r>
      <w:proofErr w:type="gram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hway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Crohns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Col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4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935-94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201635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93/ecco-jcc/jjaa021]</w:t>
      </w:r>
    </w:p>
    <w:p w14:paraId="57C56729" w14:textId="4C987DF4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lastRenderedPageBreak/>
        <w:t>4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Trivedi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PJ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ick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esterhu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ddow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ru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ini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rk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m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asko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orbjørn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irschfiel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uvin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bsch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lm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dam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est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J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scula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dhes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tein-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lev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edictiv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utcom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cilitat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cruit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-trop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ymphocyt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ubstrate-depend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nner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7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135-114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842834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36/gutjnl-2016-312354]</w:t>
      </w:r>
    </w:p>
    <w:p w14:paraId="4B136C22" w14:textId="60540C3F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4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Liwinski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T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enouz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oh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hlk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ühleman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ro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eb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ntowsk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er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achsch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rl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v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ösc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oh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er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ank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ram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teratio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65-67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124305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36/gutjnl-2019-318416]</w:t>
      </w:r>
    </w:p>
    <w:p w14:paraId="43281ED5" w14:textId="08272501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4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Lapidot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Y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mi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n-Sim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eits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hen-Ezr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avidov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eis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radichevsk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egev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or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n-Ar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fr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teratio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liv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e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I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91-20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294937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07/s12072-020-10089-z]</w:t>
      </w:r>
    </w:p>
    <w:p w14:paraId="753399FB" w14:textId="58F7AB55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4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Lemoinne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S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emg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lkace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raub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ego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rpecho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int-Antoi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B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etwor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azouillèr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usse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ok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ung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rticipat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ysbio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92-10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100397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36/gutjnl-2018-317791]</w:t>
      </w:r>
    </w:p>
    <w:p w14:paraId="57A732C2" w14:textId="4767A0EB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4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Kumme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M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inghol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ühleman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l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an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itinho-Silv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winsk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enouz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orm-Lar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dttu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Ø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cCan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el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øivi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esterhu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øse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aud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eb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rl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ram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ank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v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R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ter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tabolis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ssent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utr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astroenterolo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60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784-1798.e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338753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53/j.gastro.2020.12.058]</w:t>
      </w:r>
    </w:p>
    <w:p w14:paraId="445330FD" w14:textId="61207F00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4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Kumme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M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v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R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fluen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esta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I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9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186-119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112550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11/</w:t>
      </w:r>
      <w:r w:rsidR="00D7095B">
        <w:rPr>
          <w:rFonts w:ascii="Book Antiqua" w:hAnsi="Book Antiqua"/>
        </w:rPr>
        <w:t>l</w:t>
      </w:r>
      <w:r w:rsidRPr="00A03395">
        <w:rPr>
          <w:rFonts w:ascii="Book Antiqua" w:hAnsi="Book Antiqua"/>
        </w:rPr>
        <w:t>iv.14153]</w:t>
      </w:r>
    </w:p>
    <w:p w14:paraId="468B450F" w14:textId="493FE0AA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4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Bajer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L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verk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ostovci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cing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vora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ehlikov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rezin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oh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pica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rastic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tinc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fil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lastRenderedPageBreak/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lcerativ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l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World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3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4548-455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874034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748/wjg.v23.i25.4548]</w:t>
      </w:r>
    </w:p>
    <w:p w14:paraId="67E5208C" w14:textId="2D6A44AA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4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Wei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Y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u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a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Q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Q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ia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a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Q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ershw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teratio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utoimmu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pat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569-57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120128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36/gutjnl-2018-317836]</w:t>
      </w:r>
    </w:p>
    <w:p w14:paraId="5C1E7B5E" w14:textId="75FF925D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4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Lang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S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irfi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a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u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u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nab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ang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e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cter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everit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cohol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pat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Microb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2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78525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268407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80/19490976.2020.1785251]</w:t>
      </w:r>
    </w:p>
    <w:p w14:paraId="186F9D31" w14:textId="4462F573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5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Bjarnaso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I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et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J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eak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coholism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ossib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out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nt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x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mpound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Lance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984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79-18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14133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s0140-6736(84)92109-3]</w:t>
      </w:r>
    </w:p>
    <w:p w14:paraId="0CEE24B0" w14:textId="3ECE3E3F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5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Milosevic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I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ujov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ra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jel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ora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adovanov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purn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miz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evanov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jordjev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ek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uss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mede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-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xi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dul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nage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view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teratur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In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M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Sc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9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065851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390/ijms20020395]</w:t>
      </w:r>
    </w:p>
    <w:p w14:paraId="27023D25" w14:textId="438827CA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5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Li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M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Applic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dr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e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nocko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search]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Zhonghua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n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Zang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Bing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Za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Zh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585-59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22543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760/cma.j.cn501113-20191007-00364]</w:t>
      </w:r>
    </w:p>
    <w:p w14:paraId="1BF079AD" w14:textId="399C861C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5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Zheng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Y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o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utoimmu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tagenom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tabolom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ange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Fron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Physi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2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71585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69079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389/fphys.2021.715852]</w:t>
      </w:r>
    </w:p>
    <w:p w14:paraId="7378B564" w14:textId="79099D04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5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Tripathi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beliu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renn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r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oomb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nab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nigh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-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x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rsec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m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Na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Rev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97-41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974858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38/s41575-018-0011-z]</w:t>
      </w:r>
    </w:p>
    <w:p w14:paraId="78D3AB78" w14:textId="248D2712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5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Bozward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G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onc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sei-Bordo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H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-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mu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ffic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cipher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mune-Pathogene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nderp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nslatio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rap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Fron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Immun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2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71121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51263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389/fimmu.2021.711217]</w:t>
      </w:r>
    </w:p>
    <w:p w14:paraId="6B661B3E" w14:textId="7BCC0B53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lastRenderedPageBreak/>
        <w:t>5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Maroni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L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info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in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nedett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rzion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-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x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flammasom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tiv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ocyt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hophysiolog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Cell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219211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390/cells9030736]</w:t>
      </w:r>
    </w:p>
    <w:p w14:paraId="47301515" w14:textId="2C65AFF1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5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Nakamoto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N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sak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ok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yamo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ud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eratan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uzuk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od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nik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amaguch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namor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mad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attor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hid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kamo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tarash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arushim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oshimur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nd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na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hobio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nderli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rri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ysfunc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lp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el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mu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spon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Na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Microbi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9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4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492-50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064324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38/s41564-018-0333-1]</w:t>
      </w:r>
    </w:p>
    <w:p w14:paraId="1AA58E56" w14:textId="56DF91DE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5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Manfredo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Vieira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S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iltensperg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uma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egarra-Ruiz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hn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h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s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iniako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reil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uf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rbier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rieg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h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nigh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a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ood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rieg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nsloc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hobio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riv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utoimmunit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man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Scien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5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156-116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959004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26/science.aar7201]</w:t>
      </w:r>
    </w:p>
    <w:p w14:paraId="5C524C90" w14:textId="68503786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5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Vissere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T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uhl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rl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oss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R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tselaa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Jzerma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N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arwis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ura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eppelenbosc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P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curren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ft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nsplant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pecif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ang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etranspla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-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ilo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ud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Transp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I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3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424-143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361704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11/tri.13692]</w:t>
      </w:r>
    </w:p>
    <w:p w14:paraId="5C50098D" w14:textId="78E61432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6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Lichtma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SN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ek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wab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rt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B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ju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mal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w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cter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vergrow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a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even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tronidazo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etracyclin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astroenterolo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99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00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513-51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98504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0016-5085(91)90224-9]</w:t>
      </w:r>
    </w:p>
    <w:p w14:paraId="058B4CE1" w14:textId="5BE05655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6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Tedesco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D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ap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o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mb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pec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lro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ur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itche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gliocc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dam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eis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hamadzade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rakou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teratio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proofErr w:type="gramStart"/>
      <w:r w:rsidRPr="00A03395">
        <w:rPr>
          <w:rFonts w:ascii="Book Antiqua" w:hAnsi="Book Antiqua"/>
        </w:rPr>
        <w:t>Lead</w:t>
      </w:r>
      <w:proofErr w:type="gram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duc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rleuk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rahepa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γδ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-Cel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ceptor-Positiv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ell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hogene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esta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astroenterolo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54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178-219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945479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53/j.gastro.2018.02.019]</w:t>
      </w:r>
    </w:p>
    <w:p w14:paraId="4C11015F" w14:textId="46D22407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6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Liao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L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neid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alvez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J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is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rschal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att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ahlströ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aybaec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ucha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h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e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rghei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i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nning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lastRenderedPageBreak/>
        <w:t>Reiß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immerman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ongeric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rowi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edtk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uber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utwe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ysbio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ugm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gress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i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LRP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uri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d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9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8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477-149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087239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36/gutjnl-2018-316670]</w:t>
      </w:r>
    </w:p>
    <w:p w14:paraId="436E64BD" w14:textId="228E848A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6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Dhillo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K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umm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øse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Åkr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asko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u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esterhu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rl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eljeflo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v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R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irculat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rk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rri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unc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everit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I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9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71-38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026944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11/</w:t>
      </w:r>
      <w:r w:rsidR="009F2D25">
        <w:rPr>
          <w:rFonts w:ascii="Book Antiqua" w:hAnsi="Book Antiqua" w:hint="eastAsia"/>
        </w:rPr>
        <w:t>l</w:t>
      </w:r>
      <w:r w:rsidRPr="00A03395">
        <w:rPr>
          <w:rFonts w:ascii="Book Antiqua" w:hAnsi="Book Antiqua"/>
        </w:rPr>
        <w:t>iv.13979]</w:t>
      </w:r>
    </w:p>
    <w:p w14:paraId="7D1B8E95" w14:textId="5D471785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6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Wright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SD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amo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bia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levitc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thi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C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D14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cept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mplex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popolysaccharid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(LPS)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P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nd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tein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Scien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99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4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431-143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69831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26/science.1698311]</w:t>
      </w:r>
    </w:p>
    <w:p w14:paraId="2539E7DC" w14:textId="5A4EEF22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6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Doherty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DG</w:t>
      </w:r>
      <w:r w:rsidRPr="00A03395">
        <w:rPr>
          <w:rFonts w:ascii="Book Antiqua" w:hAnsi="Book Antiqua"/>
        </w:rPr>
        <w:t>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munit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leran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utoimmunit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mprehensiv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view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Autoimmu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6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0-7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635840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jaut.2015.08.020]</w:t>
      </w:r>
    </w:p>
    <w:p w14:paraId="3980B4D2" w14:textId="419BD2F1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6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Yamamoto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M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ked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urr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iew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ll-lik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cept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ignal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hway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Res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Prac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010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4036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119742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55/2010/240365]</w:t>
      </w:r>
    </w:p>
    <w:p w14:paraId="19A5A439" w14:textId="5693B7CE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6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Seki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E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nab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o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nat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munit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ibrosi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rosstal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twe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Physi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590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447-45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212414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13/jphysiol.2011.219691]</w:t>
      </w:r>
    </w:p>
    <w:p w14:paraId="0299E093" w14:textId="4A5DDE58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6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Anand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G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arrinpa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oomb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rget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ysbio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Semin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D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6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7-4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687093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55/s-0035-1571276]</w:t>
      </w:r>
    </w:p>
    <w:p w14:paraId="64490DEA" w14:textId="2BA071F5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6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de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Krijger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M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isser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ldenber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oij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K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ersteg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M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a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J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ong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erheij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onsio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aracteriz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-hom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lecul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on-endstag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flammato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w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Trans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Autoimmu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005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274353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jtauto.2020.100054]</w:t>
      </w:r>
    </w:p>
    <w:p w14:paraId="61A7B1C9" w14:textId="259CE317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7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de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Krijger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M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ldenber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ong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onsio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tur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ender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ymphocyt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ffick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chanism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ntributo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9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71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03-61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110815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jhep.2019.05.006]</w:t>
      </w:r>
    </w:p>
    <w:p w14:paraId="795C4C73" w14:textId="03CFC09D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lastRenderedPageBreak/>
        <w:t>7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Trivedi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PJ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ru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ar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mid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irschfiel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est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dam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H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CL2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xpress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creas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l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rrelat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flammato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tivit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Autoimmu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6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8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98-10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687364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jaut.2016.01.001]</w:t>
      </w:r>
    </w:p>
    <w:p w14:paraId="64EDCF36" w14:textId="4582662B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7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Schippers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üb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yman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lah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swar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lepütz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üll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aßl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enbroc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ck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agn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dCAM-1/α4β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grin-Medi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ymphocyte/Endotheliu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ractio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xacerbat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ut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mune-Medi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pat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Cel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M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1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227-1250.e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331645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jcmgh.2020.12.003]</w:t>
      </w:r>
    </w:p>
    <w:p w14:paraId="123338FD" w14:textId="2B886043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7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UniProt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Consortium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T</w:t>
      </w:r>
      <w:r w:rsidRPr="00A03395">
        <w:rPr>
          <w:rFonts w:ascii="Book Antiqua" w:hAnsi="Book Antiqua"/>
        </w:rPr>
        <w:t>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niProt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nivers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te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nowledgebas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Nucleic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Acids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R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4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69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942535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93/nar/gky092]</w:t>
      </w:r>
    </w:p>
    <w:p w14:paraId="521E0ABD" w14:textId="0A85309A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7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Moro-Sibilot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L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lan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illarde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rd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uillaul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schett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verse-Gleh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fran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iserli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ubo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u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nta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munoglobul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-Secret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ell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riginating</w:t>
      </w:r>
      <w:r>
        <w:rPr>
          <w:rFonts w:ascii="Book Antiqua" w:hAnsi="Book Antiqua"/>
        </w:rPr>
        <w:t xml:space="preserve"> </w:t>
      </w:r>
      <w:proofErr w:type="gramStart"/>
      <w:r w:rsidRPr="00A03395">
        <w:rPr>
          <w:rFonts w:ascii="Book Antiqua" w:hAnsi="Book Antiqua"/>
        </w:rPr>
        <w:t>From</w:t>
      </w:r>
      <w:proofErr w:type="gram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eyer'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ch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rec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gains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tigen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astroenterolo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6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51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11-32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713218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53/j.gastro.2016.04.014]</w:t>
      </w:r>
    </w:p>
    <w:p w14:paraId="658EE3C7" w14:textId="25D1DE9D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7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Tornai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D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akato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pp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erologi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omark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nage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World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8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291-230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580018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748/wjg.v28.i21.2291]</w:t>
      </w:r>
    </w:p>
    <w:p w14:paraId="35C53172" w14:textId="76B3C5FA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7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Westo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CJ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epher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laridg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antakar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urbishle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mlin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bsch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ynold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al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ste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Q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alkan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lm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m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a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dam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H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scula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dhes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tein-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mot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flamm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riv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ibros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Inves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5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2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501-52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556231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72/</w:t>
      </w:r>
      <w:r w:rsidR="009F2D25">
        <w:rPr>
          <w:rFonts w:ascii="Book Antiqua" w:hAnsi="Book Antiqua"/>
        </w:rPr>
        <w:t>JCI</w:t>
      </w:r>
      <w:r w:rsidRPr="00A03395">
        <w:rPr>
          <w:rFonts w:ascii="Book Antiqua" w:hAnsi="Book Antiqua"/>
        </w:rPr>
        <w:t>73722]</w:t>
      </w:r>
    </w:p>
    <w:p w14:paraId="6906A852" w14:textId="61BD4A8F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7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Horáčková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Š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locková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mnerová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portan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fen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ystem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l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chanism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eru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ester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duction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Biotechn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Adv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82-69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924868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biotechadv.2017.12.005]</w:t>
      </w:r>
    </w:p>
    <w:p w14:paraId="3F743DB0" w14:textId="31671C35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7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Wahlström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y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I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rschal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äckh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rosstal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twe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pac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s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tabolis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Cel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Metab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6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4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41-5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732006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cmet.2016.05.005]</w:t>
      </w:r>
    </w:p>
    <w:p w14:paraId="696F51FE" w14:textId="21C11A0C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lastRenderedPageBreak/>
        <w:t>7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Fickert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P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agn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li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patobili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ju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-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ha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nk?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7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19-63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871269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jhep.2017.04.026]</w:t>
      </w:r>
    </w:p>
    <w:p w14:paraId="6EA95AEE" w14:textId="67C51254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8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Schneider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KM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andel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v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ylly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ass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neid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V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ahlströ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h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ühlk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a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lf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il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nrics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linar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att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az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rasd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is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vl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álvez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J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rowi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rl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ngstl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rschal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hallab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utwe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ple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xacerbat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esta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ju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i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os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X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ignalling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Na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Metab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228-124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55226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38/s42255-021-00452-1]</w:t>
      </w:r>
    </w:p>
    <w:p w14:paraId="72125E9C" w14:textId="31E616E0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8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Chand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D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nigrah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rshne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amasam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ures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G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ructur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unc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ighl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tiv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l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ydrol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(BSH)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o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nterococcu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ecal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ost-translatio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ces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S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nzyme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Biochim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Biophys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Acta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Proteins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Proteo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86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507-51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932587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bbapap.2018.01.003]</w:t>
      </w:r>
    </w:p>
    <w:p w14:paraId="45C47424" w14:textId="0F21C7A1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8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Tabibia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JH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'Har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usson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ietz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plint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unajj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age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aRuss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F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bsen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xacerbat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patobili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uri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d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Hepatolo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6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3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85-19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604470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02/hep.27927]</w:t>
      </w:r>
    </w:p>
    <w:p w14:paraId="1CA87175" w14:textId="48C97318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8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Awoniyi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M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g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adow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iswanath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a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ntgome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rm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umm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inghol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ram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ank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o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jaj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ylem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opov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V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v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anc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rt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B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tectiv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ggressiv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cter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ubse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tabolit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dif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patobili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flamm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ibro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uri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d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SC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570536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36/gutjnl-2021-326500]</w:t>
      </w:r>
    </w:p>
    <w:p w14:paraId="051549F5" w14:textId="6059AB7E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8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Jiang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B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u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Q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i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evotell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pr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meliorat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esta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ibro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nhanc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X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ignall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hwa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Biochim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Biophys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Acta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M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Basis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D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868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6632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89654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bbadis.2021.166320]</w:t>
      </w:r>
    </w:p>
    <w:p w14:paraId="1CC2F52D" w14:textId="6F22A40C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8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Poupo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R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oup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rsodeoxychol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rap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ron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esta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nditio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dul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ildren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Pharmac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Th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995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-1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763092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0163-7258(94)00073-c]</w:t>
      </w:r>
    </w:p>
    <w:p w14:paraId="7E448986" w14:textId="42B3BA14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lastRenderedPageBreak/>
        <w:t>8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Lee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JY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ra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akamur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ukiy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ad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ok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ntribu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7β-hydroxystero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hydrogen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o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uminococcu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navu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5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rsodeoxychol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m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lon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Lipid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R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3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54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062-306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372950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94/jlr.M039834]</w:t>
      </w:r>
    </w:p>
    <w:p w14:paraId="265CD324" w14:textId="78757065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8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Shah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cdonal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rri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ltman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rget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nceptio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amework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1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814-82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225099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4309/ajg.0000000000000604]</w:t>
      </w:r>
    </w:p>
    <w:p w14:paraId="521CD07D" w14:textId="24C0C054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8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Kanmani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P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ugany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i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w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fluen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velop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gress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Biomedicin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320756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390/biomedicines8110501]</w:t>
      </w:r>
    </w:p>
    <w:p w14:paraId="36771F08" w14:textId="3A7651B9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8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Assis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DN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ev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r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comyc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rsodeoxychol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ediatr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?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ncontrovers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e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andomiz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ntroll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ial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Hepatolo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73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887-88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340369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02/hep.31702]</w:t>
      </w:r>
    </w:p>
    <w:p w14:paraId="12EE44A9" w14:textId="7433E3F9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9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Tabibia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JH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eed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orgen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etz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eac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lwalka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nd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D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andomis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ial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comyc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tronidazo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-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ilo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ud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Alimen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Pharmac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Th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3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7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04-61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338440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11/apt.12232]</w:t>
      </w:r>
    </w:p>
    <w:p w14:paraId="59CCB733" w14:textId="493DA27C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9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Rahimpour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S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asiri-Toos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hali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brahimi-Daryan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ouri-Taromlo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ziz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ip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linde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andomize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lacebo-Controll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valuat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fficac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fet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r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comyc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:</w:t>
      </w:r>
      <w:r>
        <w:rPr>
          <w:rFonts w:ascii="Book Antiqua" w:hAnsi="Book Antiqua"/>
        </w:rPr>
        <w:t xml:space="preserve"> </w:t>
      </w:r>
      <w:proofErr w:type="gramStart"/>
      <w:r w:rsidRPr="00A03395">
        <w:rPr>
          <w:rFonts w:ascii="Book Antiqua" w:hAnsi="Book Antiqua"/>
        </w:rPr>
        <w:t>a</w:t>
      </w:r>
      <w:proofErr w:type="gram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ilo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ud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intestin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D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6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457-46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798130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5403/jgld.2014.1121.254.rah]</w:t>
      </w:r>
    </w:p>
    <w:p w14:paraId="1D9CF506" w14:textId="6016ADD2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9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Ali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H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am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a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avi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rwitz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eph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emo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are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nd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unes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rabad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rquis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x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L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pen-lab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spectiv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rapeu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ial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r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comyc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ildr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dul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Scand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5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941-95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263315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80/00365521.2020.1787501]</w:t>
      </w:r>
    </w:p>
    <w:p w14:paraId="2970A453" w14:textId="0C3A4B4E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9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Abarbanel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DN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ek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avi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rl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navid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x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adea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x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L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munomodulato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ffec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comyc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e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ediatr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flammato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w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lastRenderedPageBreak/>
        <w:t>dise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Immun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3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3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97-40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305433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07/s10875-012-9801-1]</w:t>
      </w:r>
    </w:p>
    <w:p w14:paraId="615CC005" w14:textId="031A4B5E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9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Britto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SL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ff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essi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etrosin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lo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ellermay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spons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comyc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ild</w:t>
      </w:r>
      <w:r>
        <w:rPr>
          <w:rFonts w:ascii="Book Antiqua" w:hAnsi="Book Antiqua"/>
        </w:rPr>
        <w:t xml:space="preserve"> </w:t>
      </w:r>
      <w:proofErr w:type="gramStart"/>
      <w:r w:rsidRPr="00A03395">
        <w:rPr>
          <w:rFonts w:ascii="Book Antiqua" w:hAnsi="Book Antiqua"/>
        </w:rPr>
        <w:t>With</w:t>
      </w:r>
      <w:proofErr w:type="gram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lcerativ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l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ACG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Case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Rep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8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0057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399709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4309/crj.0000000000000577]</w:t>
      </w:r>
    </w:p>
    <w:p w14:paraId="3E3F5EAD" w14:textId="5B821C5A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9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Tabibia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JH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ossar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l-Yousse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at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etz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orgen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nd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bibi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nd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D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spectiv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ifaxim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rap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proofErr w:type="gramStart"/>
      <w:r w:rsidRPr="00A03395">
        <w:rPr>
          <w:rFonts w:ascii="Book Antiqua" w:hAnsi="Book Antiqua"/>
        </w:rPr>
        <w:t>With</w:t>
      </w:r>
      <w:proofErr w:type="gram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Th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4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56-e6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491450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97/</w:t>
      </w:r>
      <w:r w:rsidR="009F2D25" w:rsidRPr="00A03395">
        <w:rPr>
          <w:rFonts w:ascii="Book Antiqua" w:hAnsi="Book Antiqua"/>
        </w:rPr>
        <w:t>MJT</w:t>
      </w:r>
      <w:r w:rsidRPr="00A03395">
        <w:rPr>
          <w:rFonts w:ascii="Book Antiqua" w:hAnsi="Book Antiqua"/>
        </w:rPr>
        <w:t>.0000000000000102]</w:t>
      </w:r>
    </w:p>
    <w:p w14:paraId="201FEB0A" w14:textId="744F53CC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9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Shah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rawfor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urg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rt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alk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lle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ll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on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uar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eel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ewind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cdonal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rri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ltman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J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ffec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tibio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rap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o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flammato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w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ystema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view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ta-Analys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Semin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D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9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432-44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131513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55/s-0039-1688501]</w:t>
      </w:r>
    </w:p>
    <w:p w14:paraId="0388B075" w14:textId="68FD9FBC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9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Davies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YK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sa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accam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V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x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astill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O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x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L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uccessfu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curr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ft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rthotop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nsplant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r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comycin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Case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Rep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Transpla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3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013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1429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350965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55/2013/314292]</w:t>
      </w:r>
    </w:p>
    <w:p w14:paraId="2DE63978" w14:textId="29D9296A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9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Färkkilä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M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rvon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urm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uutin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avitsain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ikkarain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ärkkäin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tronidazo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rsodeoxychol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andomiz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lacebo-controll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ial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Hepatolo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04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40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379-138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556556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02/hep.20457]</w:t>
      </w:r>
    </w:p>
    <w:p w14:paraId="74377693" w14:textId="5D085078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9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Krehmeier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U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rdenheu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oggenreit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bertack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ad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U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jetscha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ffec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timicrob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g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pontaneou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ndotoxin-induc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ytoki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le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eripher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loo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nonuclea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ell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Infec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Chemoth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0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8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94-19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211157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07/s101560200036]</w:t>
      </w:r>
    </w:p>
    <w:p w14:paraId="0ECCD845" w14:textId="534ACB83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lastRenderedPageBreak/>
        <w:t>10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Silveira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MG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ro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ossar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eac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orgen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etz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nd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D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nocycli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sul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ilo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ud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09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04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83-8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909885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38/ajg.2008.14]</w:t>
      </w:r>
    </w:p>
    <w:p w14:paraId="63919413" w14:textId="7AB0D282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0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Bakker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GJ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ieuwdorp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e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nsplantation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rapeu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otent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ultitud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yo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Clostridium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difficile</w:t>
      </w:r>
      <w:r w:rsidRPr="00A03395">
        <w:rPr>
          <w:rFonts w:ascii="Book Antiqua" w:hAnsi="Book Antiqua"/>
        </w:rPr>
        <w:t>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Microbi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Spect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884080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28/microbiolspec.BAD-0008-2017]</w:t>
      </w:r>
    </w:p>
    <w:p w14:paraId="62EA81E7" w14:textId="5590937B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0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Zhang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F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u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i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MT-standardiz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ud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roup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nsplantation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ncep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thodolo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rate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dernization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Protein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Cel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462-47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969175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07/s13238-018-0541-8]</w:t>
      </w:r>
    </w:p>
    <w:p w14:paraId="5986756D" w14:textId="5C362454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0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Xu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HM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o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a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o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o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i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Q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e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nsplantation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ew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rapeu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ttemp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o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rain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Res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Prac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021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69926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351078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55/2021/6699268]</w:t>
      </w:r>
    </w:p>
    <w:p w14:paraId="1653AFC4" w14:textId="41B8C450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0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Gupta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M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rish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u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ror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ehanpat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ing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d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chanis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hysiologi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pproach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e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nsplant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nage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AFLD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Inflamm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R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70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765-77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21221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07/s00011-021-01480-z]</w:t>
      </w:r>
    </w:p>
    <w:p w14:paraId="238AAB86" w14:textId="4B67A161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0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Crave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L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ah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ai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rvath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at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ilver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Qumosan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ramia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ge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o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dding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rquhar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arvi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cKenzi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umm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urt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ilver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logen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e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nsplant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proofErr w:type="gramStart"/>
      <w:r w:rsidRPr="00A03395">
        <w:rPr>
          <w:rFonts w:ascii="Book Antiqua" w:hAnsi="Book Antiqua"/>
        </w:rPr>
        <w:t>With</w:t>
      </w:r>
      <w:proofErr w:type="gram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onalcohol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tt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prov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bnorm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mal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ermeability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andomiz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ntr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ial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1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55-106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261865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4309/ajg.0000000000000661]</w:t>
      </w:r>
    </w:p>
    <w:p w14:paraId="19E30BCC" w14:textId="49AAC199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0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Gu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X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Q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pplic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gres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e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nsplant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view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Semin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D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41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495-50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26113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55/s-0041-1732319]</w:t>
      </w:r>
    </w:p>
    <w:p w14:paraId="36485BF7" w14:textId="1CFC633A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0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Allegretti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JR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ssa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arrella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ullis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rches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echlivan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m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erard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imberlak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at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orzeni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R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e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nsplant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proofErr w:type="gramStart"/>
      <w:r w:rsidRPr="00A03395">
        <w:rPr>
          <w:rFonts w:ascii="Book Antiqua" w:hAnsi="Book Antiqua"/>
        </w:rPr>
        <w:t>With</w:t>
      </w:r>
      <w:proofErr w:type="gram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ilo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ial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9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14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71-107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073035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4309/ajg.0000000000000115]</w:t>
      </w:r>
    </w:p>
    <w:p w14:paraId="10FCD7D1" w14:textId="2C4CC546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lastRenderedPageBreak/>
        <w:t>10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Philips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CA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ugusti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hadk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alth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n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e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nsplant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curr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cter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-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ing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port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Trans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438-44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063722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4218/</w:t>
      </w:r>
      <w:r w:rsidR="009F2D25" w:rsidRPr="00A03395">
        <w:rPr>
          <w:rFonts w:ascii="Book Antiqua" w:hAnsi="Book Antiqua"/>
        </w:rPr>
        <w:t>JCTH</w:t>
      </w:r>
      <w:r w:rsidRPr="00A03395">
        <w:rPr>
          <w:rFonts w:ascii="Book Antiqua" w:hAnsi="Book Antiqua"/>
        </w:rPr>
        <w:t>.2018.00033]</w:t>
      </w:r>
    </w:p>
    <w:p w14:paraId="4EF03289" w14:textId="2C6026CF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0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Wieërs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G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lkhi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nau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eclercq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hilippar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quen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an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D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w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biotic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ffec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Fron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Cel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Infec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Microbi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9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45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201064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389/fcimb.2019.00454]</w:t>
      </w:r>
    </w:p>
    <w:p w14:paraId="6FCF81CA" w14:textId="54B080D4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1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Maslennikov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R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vashk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fremov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oluektov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irokov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biotic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patology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pdat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World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3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154-116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63088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4254/wjh.v13.i9.1154]</w:t>
      </w:r>
    </w:p>
    <w:p w14:paraId="06B3224A" w14:textId="5EF361EA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1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Gou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HZ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w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biotic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stor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rrier?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Fron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Microbi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3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92934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591062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389/fmicb.2022.929346]</w:t>
      </w:r>
    </w:p>
    <w:p w14:paraId="213726C2" w14:textId="54ABFF6F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1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Rodríguez-Pasté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érez-Hernández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ñorve-Morg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iménez-Alvarad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ariño-Corté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osa-Lozad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ernández-Martínez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tivit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ebiotic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biotic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patogastrointesti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ord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tabol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yndrom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In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M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Sc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580623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390/ijms23137229]</w:t>
      </w:r>
    </w:p>
    <w:p w14:paraId="5BD6AAF4" w14:textId="5632883C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1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Vleggaar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FP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nkelba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rpecu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J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biotic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andomiz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lacebo-controll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rosso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ilo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ud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Eur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08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0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88-69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867907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97/MEG.0b013e3282f5197e]</w:t>
      </w:r>
    </w:p>
    <w:p w14:paraId="5569419C" w14:textId="6AB23B08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1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Shimizu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M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wasak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achi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uccessfu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ero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biotic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Case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Rep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49-25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267941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59/000338834]</w:t>
      </w:r>
    </w:p>
    <w:p w14:paraId="4206D7E3" w14:textId="04684D71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1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Che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Y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i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u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Lactobacillus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plantaru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p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prov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PS-induc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ju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roug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LR-4/MAPK/NFκB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rf2-HO-1/CYP2E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hway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Food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Nutr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R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590329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29219/fnr.v66.5459]</w:t>
      </w:r>
    </w:p>
    <w:p w14:paraId="1B94ED9E" w14:textId="3A7ED0BD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1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Out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C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anka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V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ktorov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esj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aving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olt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verh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j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mocze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leic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chdev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ratk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uip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lastRenderedPageBreak/>
        <w:t>Verkad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ro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K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hibi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bt-depend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absorp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i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ata4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5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3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97-70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602269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jhep.2015.04.030]</w:t>
      </w:r>
    </w:p>
    <w:p w14:paraId="3B6C8B2F" w14:textId="581FA8AA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1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Jiang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C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i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ichol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rausz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a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Q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Z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kahash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nak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sa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m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ber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ter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onzalez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J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rneso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cept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ignal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mot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onalcohol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tt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Inves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5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2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86-40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550088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72/</w:t>
      </w:r>
      <w:r w:rsidR="009F2D25" w:rsidRPr="00A03395">
        <w:rPr>
          <w:rFonts w:ascii="Book Antiqua" w:hAnsi="Book Antiqua"/>
        </w:rPr>
        <w:t>JCI</w:t>
      </w:r>
      <w:r w:rsidRPr="00A03395">
        <w:rPr>
          <w:rFonts w:ascii="Book Antiqua" w:hAnsi="Book Antiqua"/>
        </w:rPr>
        <w:t>76738]</w:t>
      </w:r>
    </w:p>
    <w:p w14:paraId="4E245A2C" w14:textId="586B4394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1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Wahlström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ovatcheva-Datch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åhl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h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äckh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rschal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duc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rneso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cept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ignal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erm-fre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loniz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Lipid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R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58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412-41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795647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94/jlr.M072819]</w:t>
      </w:r>
    </w:p>
    <w:p w14:paraId="63A42A7D" w14:textId="138665E8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1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Tanaka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N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oyam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imur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onzalez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J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rget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uclea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cepto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tt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Pharmac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Th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7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42-15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854608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pharmthera.2017.05.011]</w:t>
      </w:r>
    </w:p>
    <w:p w14:paraId="2BFEFBD1" w14:textId="52A35F90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2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Adorini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L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uzansk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apir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rneso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cept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rget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ea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onalcohol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eatohepat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Drug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Discov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Toda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7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988-99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265234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drudis.2012.05.012]</w:t>
      </w:r>
    </w:p>
    <w:p w14:paraId="700F44CF" w14:textId="0E213D8F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2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Hirschfield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GM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uke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nd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ord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y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owdle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V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inc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dhenheim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ré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un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rschal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dorin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iacc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echer-Jon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astello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öh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apir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fficac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betichol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li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irrho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adequat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spon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rsodeoxychol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astroenterolo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5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48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751-61.e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550042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53/j.gastro.2014.12.005]</w:t>
      </w:r>
    </w:p>
    <w:p w14:paraId="14CFA8C5" w14:textId="000ADE7C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2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Nevens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F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reo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zzell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rass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I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wlu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vernizz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ren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ockro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gul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u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un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on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lorean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henest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uke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iff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rpecu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rga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inc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irschfiel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a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an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nd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rschal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owdle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V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oshmand-Ra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rm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eer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ence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cConel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uzansk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apir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OI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ud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roup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lacebo-Controll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betichol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li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N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Eng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M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6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7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31-64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753282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56/NEJMoa1509840]</w:t>
      </w:r>
    </w:p>
    <w:p w14:paraId="7D8A52DF" w14:textId="3891B0DC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lastRenderedPageBreak/>
        <w:t>12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Kowdley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KV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uppalanch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ev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lorean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reo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aRuss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resth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ott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oldber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ushbroo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irschfiel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ian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ence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cConel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apir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wlu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L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ESOP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ud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vestigator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andomize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lacebo-controlle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h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ud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betichol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73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94-10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216525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jhep.2020.02.033]</w:t>
      </w:r>
    </w:p>
    <w:p w14:paraId="3E9A35E4" w14:textId="269D4F32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2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de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Chambru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GP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achu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unakosh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erar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smu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la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nar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avarr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sreumaux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rient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lan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r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comyc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duc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ustain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ep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miss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dul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lcerativ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l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Eur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0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247-125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005253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97/</w:t>
      </w:r>
      <w:r w:rsidR="009F2D25" w:rsidRPr="00A03395">
        <w:rPr>
          <w:rFonts w:ascii="Book Antiqua" w:hAnsi="Book Antiqua"/>
        </w:rPr>
        <w:t>MEG</w:t>
      </w:r>
      <w:r w:rsidRPr="00A03395">
        <w:rPr>
          <w:rFonts w:ascii="Book Antiqua" w:hAnsi="Book Antiqua"/>
        </w:rPr>
        <w:t>.0000000000001223]</w:t>
      </w:r>
    </w:p>
    <w:p w14:paraId="3D122F7D" w14:textId="18880908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2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Chinese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Society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of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Hepatology</w:t>
      </w:r>
      <w:r w:rsidRPr="003041F3">
        <w:rPr>
          <w:rFonts w:ascii="Book Antiqua" w:hAnsi="Book Antiqua"/>
        </w:rPr>
        <w:t xml:space="preserve">, Chinese Medical Association. </w:t>
      </w:r>
      <w:r w:rsidRPr="00A03395">
        <w:rPr>
          <w:rFonts w:ascii="Book Antiqua" w:hAnsi="Book Antiqua"/>
        </w:rPr>
        <w:t>[Guidelin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agno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nage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(2021)]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Zhonghua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n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Zang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Bing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Za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Zh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0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69-18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535906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760/cma.j.cn112138-20211109-00786]</w:t>
      </w:r>
    </w:p>
    <w:p w14:paraId="7DB4A912" w14:textId="459D9144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2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Lindor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KD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owdle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V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arri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meric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lleg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astroenterolog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ideline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5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10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46-59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quiz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6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586939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38/ajg.2015.112]</w:t>
      </w:r>
    </w:p>
    <w:p w14:paraId="16C70F81" w14:textId="375072F3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2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Lindor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KD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owdle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V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uke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arri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cCashl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fel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arno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orgen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etz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eac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one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rgea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raat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rnar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e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mol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sk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ap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nd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igh-do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rsodeoxychol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Hepatolo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09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50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808-81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958554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02/hep.23082]</w:t>
      </w:r>
    </w:p>
    <w:p w14:paraId="6DAA73FE" w14:textId="68D2274A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2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Paumgartner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G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u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rsodeoxychol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esta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chanism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rapeu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visited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Hepatolo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0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525-53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219864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53/jhep.2002.36088]</w:t>
      </w:r>
    </w:p>
    <w:p w14:paraId="3F30D6F4" w14:textId="0F9580E9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2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Shah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RA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owdle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V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urr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otent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eatm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li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Lance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06-31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180657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</w:t>
      </w:r>
      <w:r w:rsidR="009F2D25">
        <w:rPr>
          <w:rFonts w:ascii="Book Antiqua" w:hAnsi="Book Antiqua"/>
        </w:rPr>
        <w:t>S</w:t>
      </w:r>
      <w:r w:rsidRPr="00A03395">
        <w:rPr>
          <w:rFonts w:ascii="Book Antiqua" w:hAnsi="Book Antiqua"/>
        </w:rPr>
        <w:t>2468-1253(19)30343-7]</w:t>
      </w:r>
    </w:p>
    <w:p w14:paraId="4FB315E6" w14:textId="01DE312A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lastRenderedPageBreak/>
        <w:t>13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Halilbasic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E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einach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un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or-Ursodeoxychol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ov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rapeu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pproac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esta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tabol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Dig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D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88-29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824925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59/000454904]</w:t>
      </w:r>
    </w:p>
    <w:p w14:paraId="245BE86E" w14:textId="0E94933E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3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Fickert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P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irschfiel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n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rschal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torja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ärkkilä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ram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pengl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ap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rgquis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rump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eve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ived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it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rna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alilbas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reinwal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öl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n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un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urope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S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orUDC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ud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roup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orUrsodeoxychol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prov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esta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7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549-55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852914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jhep.2017.05.009]</w:t>
      </w:r>
    </w:p>
    <w:p w14:paraId="74F08F90" w14:textId="43B9C24E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3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Kjærgaard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K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isc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øren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un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fman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rsag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ach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rick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apir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eid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betichol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prov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xcre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li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74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58-6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271728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jhep.2020.07.028]</w:t>
      </w:r>
    </w:p>
    <w:p w14:paraId="4BC06BB7" w14:textId="72D33952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3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Gulamhusei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F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irschfiel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li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hogene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rapeu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pportunitie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Na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Rev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7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93-11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181924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38/s41575-019-0226-7]</w:t>
      </w:r>
    </w:p>
    <w:p w14:paraId="2FF1349B" w14:textId="64CD51E0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3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Liu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Q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u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ngmar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urtov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iord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ynbio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dul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lora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ffec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irrhos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Hepatolo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04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441-144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512277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02/hep.20194]</w:t>
      </w:r>
    </w:p>
    <w:p w14:paraId="537BF214" w14:textId="43B5344D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3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Denoth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L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uillera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rem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ogl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ar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ilmaz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luem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half</w:t>
      </w:r>
      <w:r>
        <w:rPr>
          <w:rFonts w:ascii="Book Antiqua" w:hAnsi="Book Antiqua"/>
        </w:rPr>
        <w:t xml:space="preserve"> </w:t>
      </w:r>
      <w:proofErr w:type="gramStart"/>
      <w:r w:rsidRPr="00A03395">
        <w:rPr>
          <w:rFonts w:ascii="Book Antiqua" w:hAnsi="Book Antiqua"/>
        </w:rPr>
        <w:t>Of</w:t>
      </w:r>
      <w:proofErr w:type="gram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wis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b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hor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ud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dul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ucosa-Associ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nk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TPN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is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e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lcerativ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l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Microorganism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44283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390/microorganisms9081752]</w:t>
      </w:r>
    </w:p>
    <w:p w14:paraId="5502C5F3" w14:textId="058B6510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3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Ostadmohammadi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S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zimira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ur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aser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avanmar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rjala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adega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degh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adzade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ghdae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a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R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aracteriz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mpar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flammato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w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alth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ntrol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M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Bi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Rep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48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5519-552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30436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07/s11033-021-06567-8]</w:t>
      </w:r>
    </w:p>
    <w:p w14:paraId="6670EF90" w14:textId="2719F6E2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lastRenderedPageBreak/>
        <w:t>13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Liu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Q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e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o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Qi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Q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y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ia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Q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a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Q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ershw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ter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e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tabolom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gG4-rel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71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899-90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03512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36/gutjnl-2020-323565]</w:t>
      </w:r>
    </w:p>
    <w:p w14:paraId="15A363EC" w14:textId="5691C424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3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Davies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YK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x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bdulla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f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er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x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L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ong-ter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ildr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r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comycin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munomodulat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tibiotic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Pediatr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Nut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08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47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1-6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860727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97/MPG.0b013e31816fee95]</w:t>
      </w:r>
    </w:p>
    <w:p w14:paraId="383D0AD5" w14:textId="104D53FD" w:rsidR="00A03395" w:rsidRPr="00A03395" w:rsidRDefault="00A03395" w:rsidP="00A03395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3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Boner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L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eron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din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lain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iacentin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zithromyc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du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esta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por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erendipitou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bservation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In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Immunopath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Pharmac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0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0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847-84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817975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77/039463200702000423]</w:t>
      </w:r>
    </w:p>
    <w:p w14:paraId="1536CAC6" w14:textId="635DCE3B" w:rsidR="00A77B3E" w:rsidRDefault="00A77B3E">
      <w:pPr>
        <w:spacing w:line="360" w:lineRule="auto"/>
        <w:jc w:val="both"/>
      </w:pPr>
    </w:p>
    <w:p w14:paraId="720DBE68" w14:textId="77777777" w:rsidR="00A77B3E" w:rsidRDefault="00A77B3E">
      <w:pPr>
        <w:spacing w:line="360" w:lineRule="auto"/>
        <w:jc w:val="both"/>
        <w:sectPr w:rsidR="00A77B3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44E89A1" w14:textId="77777777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2402A3E8" w14:textId="3C1D1CF8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Cs w:val="20"/>
        </w:rPr>
        <w:t>Conflict-of-interest</w:t>
      </w:r>
      <w:r w:rsidR="00A03395">
        <w:rPr>
          <w:rFonts w:ascii="Book Antiqua" w:eastAsia="Book Antiqua" w:hAnsi="Book Antiqua" w:cs="Book Antiqua"/>
          <w:b/>
          <w:bCs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Cs w:val="20"/>
        </w:rPr>
        <w:t>statement:</w:t>
      </w:r>
      <w:r w:rsidR="00A03395">
        <w:rPr>
          <w:rFonts w:ascii="Book Antiqua" w:eastAsia="Book Antiqua" w:hAnsi="Book Antiqua" w:cs="Book Antiqua"/>
          <w:b/>
          <w:bCs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ho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l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fli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es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.</w:t>
      </w:r>
    </w:p>
    <w:p w14:paraId="1456BA86" w14:textId="77777777" w:rsidR="00A77B3E" w:rsidRDefault="00A77B3E">
      <w:pPr>
        <w:spacing w:line="360" w:lineRule="auto"/>
        <w:jc w:val="both"/>
      </w:pPr>
    </w:p>
    <w:p w14:paraId="5E3E65D8" w14:textId="420601B6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en-acces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ec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-hou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it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er-review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r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er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ord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ea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ribu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Commerc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C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-N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.0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cens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i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ix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ap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il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ercial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cen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riva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rm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ig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er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ercial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e: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ttps://creativecommons.org/Licenses/by-nc/4.0/</w:t>
      </w:r>
    </w:p>
    <w:p w14:paraId="1AD5EE08" w14:textId="77777777" w:rsidR="00A77B3E" w:rsidRDefault="00A77B3E">
      <w:pPr>
        <w:spacing w:line="360" w:lineRule="auto"/>
        <w:jc w:val="both"/>
      </w:pPr>
    </w:p>
    <w:p w14:paraId="1C19653A" w14:textId="75F92D25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rovenance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and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eer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review: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solici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rn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ed.</w:t>
      </w:r>
    </w:p>
    <w:p w14:paraId="154D1E04" w14:textId="0E35163D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model: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ng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ind</w:t>
      </w:r>
    </w:p>
    <w:p w14:paraId="4A853EEB" w14:textId="77777777" w:rsidR="00A77B3E" w:rsidRDefault="00A77B3E">
      <w:pPr>
        <w:spacing w:line="360" w:lineRule="auto"/>
        <w:jc w:val="both"/>
      </w:pPr>
    </w:p>
    <w:p w14:paraId="74CB9170" w14:textId="1B6ECF89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tarted: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gu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2</w:t>
      </w:r>
    </w:p>
    <w:p w14:paraId="40976E3F" w14:textId="003332CF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First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decision: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tob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2</w:t>
      </w:r>
    </w:p>
    <w:p w14:paraId="0C6D4AC5" w14:textId="0B0411D0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Article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in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ress: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17110B" w:rsidRPr="0017110B">
        <w:rPr>
          <w:rFonts w:ascii="Book Antiqua" w:eastAsia="Book Antiqua" w:hAnsi="Book Antiqua" w:cs="Book Antiqua"/>
          <w:color w:val="000000"/>
        </w:rPr>
        <w:t>November 7, 2022</w:t>
      </w:r>
    </w:p>
    <w:p w14:paraId="57DA1FE9" w14:textId="77777777" w:rsidR="00A77B3E" w:rsidRDefault="00A77B3E">
      <w:pPr>
        <w:spacing w:line="360" w:lineRule="auto"/>
        <w:jc w:val="both"/>
      </w:pPr>
    </w:p>
    <w:p w14:paraId="66071E42" w14:textId="2B5A6822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Specialty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ype: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enterolog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AD70D1">
        <w:rPr>
          <w:rFonts w:ascii="Book Antiqua" w:eastAsia="Book Antiqua" w:hAnsi="Book Antiqua" w:cs="Book Antiqua"/>
          <w:color w:val="000000"/>
        </w:rPr>
        <w:t>h</w:t>
      </w:r>
      <w:r>
        <w:rPr>
          <w:rFonts w:ascii="Book Antiqua" w:eastAsia="Book Antiqua" w:hAnsi="Book Antiqua" w:cs="Book Antiqua"/>
          <w:color w:val="000000"/>
        </w:rPr>
        <w:t>epatology</w:t>
      </w:r>
    </w:p>
    <w:p w14:paraId="3A20CA68" w14:textId="296D931A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Country/Territory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rigin: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</w:t>
      </w:r>
    </w:p>
    <w:p w14:paraId="1701B7FF" w14:textId="457D866F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report’s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cientific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quality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37FC7EAA" w14:textId="565B1040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Excellent):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6C940F1B" w14:textId="56F29E70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Ve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od):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</w:p>
    <w:p w14:paraId="0714665D" w14:textId="013CB878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Good):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</w:t>
      </w:r>
    </w:p>
    <w:p w14:paraId="34A7B250" w14:textId="0DF09764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air):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20706734" w14:textId="452EA011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Poor):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1333FBF4" w14:textId="77777777" w:rsidR="00A77B3E" w:rsidRDefault="00A77B3E">
      <w:pPr>
        <w:spacing w:line="360" w:lineRule="auto"/>
        <w:jc w:val="both"/>
      </w:pPr>
    </w:p>
    <w:p w14:paraId="6325CDB7" w14:textId="7A03D24B" w:rsidR="00AD70D1" w:rsidRDefault="00085DC8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>
        <w:rPr>
          <w:rFonts w:ascii="Book Antiqua" w:eastAsia="Book Antiqua" w:hAnsi="Book Antiqua" w:cs="Book Antiqua"/>
          <w:b/>
          <w:color w:val="000000"/>
        </w:rPr>
        <w:t>P-Reviewer: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ssig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aly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G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iwan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-Editor: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AD70D1" w:rsidRPr="00AD70D1">
        <w:rPr>
          <w:rFonts w:ascii="Book Antiqua" w:eastAsia="Book Antiqua" w:hAnsi="Book Antiqua" w:cs="Book Antiqua"/>
          <w:bCs/>
          <w:color w:val="000000"/>
        </w:rPr>
        <w:t>Zhang H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L-Editor: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AD70D1" w:rsidRPr="00AD70D1">
        <w:rPr>
          <w:rFonts w:ascii="Book Antiqua" w:eastAsia="Book Antiqua" w:hAnsi="Book Antiqua" w:cs="Book Antiqua"/>
          <w:bCs/>
          <w:color w:val="000000"/>
        </w:rPr>
        <w:t>A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-Editor:</w:t>
      </w:r>
      <w:r w:rsidR="00F661DB" w:rsidRPr="00AD70D1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AD70D1" w:rsidRPr="00AD70D1">
        <w:rPr>
          <w:rFonts w:ascii="Book Antiqua" w:eastAsia="Book Antiqua" w:hAnsi="Book Antiqua" w:cs="Book Antiqua"/>
          <w:bCs/>
          <w:color w:val="000000"/>
        </w:rPr>
        <w:t>Zhang H</w:t>
      </w:r>
      <w:r w:rsidR="00AD70D1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0439C291" w14:textId="3C51C35E" w:rsidR="00A77B3E" w:rsidRDefault="00AD70D1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br w:type="page"/>
      </w:r>
      <w:r w:rsidR="00085DC8"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b/>
          <w:color w:val="000000"/>
        </w:rPr>
        <w:t>Legends</w:t>
      </w:r>
    </w:p>
    <w:p w14:paraId="59FDEEC6" w14:textId="7C6A5857" w:rsidR="00BA01C0" w:rsidRDefault="00CC6BF8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  <w:r>
        <w:rPr>
          <w:rFonts w:ascii="Book Antiqua" w:eastAsia="Book Antiqua" w:hAnsi="Book Antiqua" w:cs="Book Antiqua"/>
          <w:b/>
          <w:bCs/>
          <w:noProof/>
          <w:color w:val="000000"/>
        </w:rPr>
        <w:drawing>
          <wp:inline distT="0" distB="0" distL="0" distR="0" wp14:anchorId="16CC0508" wp14:editId="55394DF9">
            <wp:extent cx="3678943" cy="275235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78943" cy="2752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7E9264" w14:textId="28A26806" w:rsidR="003B1B55" w:rsidRPr="003041F3" w:rsidRDefault="00085DC8" w:rsidP="003041F3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b/>
        </w:rPr>
      </w:pPr>
      <w:r w:rsidRPr="003041F3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A03395" w:rsidRPr="003041F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b/>
          <w:bCs/>
          <w:color w:val="000000"/>
        </w:rPr>
        <w:t>1</w:t>
      </w:r>
      <w:r w:rsidR="00A03395" w:rsidRPr="003041F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A03395" w:rsidRPr="003041F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b/>
          <w:bCs/>
          <w:color w:val="000000"/>
        </w:rPr>
        <w:t>effect</w:t>
      </w:r>
      <w:r w:rsidR="00A03395" w:rsidRPr="003041F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b/>
          <w:bCs/>
          <w:color w:val="000000"/>
        </w:rPr>
        <w:t>of</w:t>
      </w:r>
      <w:r w:rsidR="00A03395" w:rsidRPr="003041F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b/>
          <w:bCs/>
          <w:color w:val="000000"/>
        </w:rPr>
        <w:t>intestinal</w:t>
      </w:r>
      <w:r w:rsidR="00A03395" w:rsidRPr="003041F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b/>
          <w:bCs/>
          <w:color w:val="000000"/>
        </w:rPr>
        <w:t>flora</w:t>
      </w:r>
      <w:r w:rsidR="00A03395" w:rsidRPr="003041F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b/>
          <w:bCs/>
          <w:color w:val="000000"/>
        </w:rPr>
        <w:t>dysbiosis</w:t>
      </w:r>
      <w:r w:rsidR="00A03395" w:rsidRPr="003041F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b/>
          <w:bCs/>
          <w:color w:val="000000"/>
        </w:rPr>
        <w:t>in</w:t>
      </w:r>
      <w:r w:rsidR="00A03395" w:rsidRPr="003041F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b/>
          <w:bCs/>
          <w:color w:val="000000"/>
        </w:rPr>
        <w:t>patients</w:t>
      </w:r>
      <w:r w:rsidR="00A03395" w:rsidRPr="003041F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b/>
          <w:bCs/>
          <w:color w:val="000000"/>
        </w:rPr>
        <w:t>with</w:t>
      </w:r>
      <w:r w:rsidR="00A03395" w:rsidRPr="003041F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b/>
          <w:bCs/>
          <w:color w:val="000000"/>
        </w:rPr>
        <w:t>primary</w:t>
      </w:r>
      <w:r w:rsidR="00A03395" w:rsidRPr="003041F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b/>
          <w:bCs/>
          <w:color w:val="000000"/>
        </w:rPr>
        <w:t>sclerosing</w:t>
      </w:r>
      <w:r w:rsidR="00A03395" w:rsidRPr="003041F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b/>
          <w:bCs/>
          <w:color w:val="000000"/>
        </w:rPr>
        <w:t>cholangitis.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Intestinal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flora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dysbiosis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causes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increased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intestinal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permeability,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intestinal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lymphocyte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homing,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and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entry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of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bacteria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and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their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metabolites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(</w:t>
      </w:r>
      <w:proofErr w:type="gramStart"/>
      <w:r w:rsidRPr="003041F3">
        <w:rPr>
          <w:rFonts w:ascii="Book Antiqua" w:eastAsia="Book Antiqua" w:hAnsi="Book Antiqua" w:cs="Book Antiqua"/>
          <w:i/>
          <w:iCs/>
          <w:color w:val="000000"/>
        </w:rPr>
        <w:t>i.e.</w:t>
      </w:r>
      <w:proofErr w:type="gramEnd"/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pathogen-associated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molecular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patterns)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into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the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liver.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It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also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impairs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normal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="00385ED7" w:rsidRPr="003041F3">
        <w:rPr>
          <w:rFonts w:ascii="Book Antiqua" w:eastAsia="Book Antiqua" w:hAnsi="Book Antiqua" w:cs="Book Antiqua"/>
          <w:color w:val="000000"/>
        </w:rPr>
        <w:t>bile acid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metabolism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and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promotes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bile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duct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inflammation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and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fibrosis.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="003041F3" w:rsidRPr="003041F3">
        <w:rPr>
          <w:rFonts w:ascii="Book Antiqua" w:eastAsia="Book Antiqua" w:hAnsi="Book Antiqua" w:cs="Book Antiqua"/>
          <w:bCs/>
        </w:rPr>
        <w:t>PAMPs</w:t>
      </w:r>
      <w:r w:rsidR="003041F3" w:rsidRPr="003041F3">
        <w:rPr>
          <w:rFonts w:ascii="Book Antiqua" w:eastAsia="宋体" w:hAnsi="Book Antiqua" w:cs="宋体"/>
          <w:bCs/>
          <w:lang w:eastAsia="zh-CN"/>
        </w:rPr>
        <w:t>:</w:t>
      </w:r>
      <w:r w:rsidR="003041F3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="003840D3">
        <w:rPr>
          <w:rFonts w:ascii="Book Antiqua" w:eastAsia="Book Antiqua" w:hAnsi="Book Antiqua" w:cs="Book Antiqua"/>
          <w:color w:val="000000"/>
        </w:rPr>
        <w:t>P</w:t>
      </w:r>
      <w:r w:rsidR="003041F3" w:rsidRPr="003041F3">
        <w:rPr>
          <w:rFonts w:ascii="Book Antiqua" w:eastAsia="Book Antiqua" w:hAnsi="Book Antiqua" w:cs="Book Antiqua"/>
          <w:color w:val="000000"/>
        </w:rPr>
        <w:t xml:space="preserve">athogen-associated molecular patterns. </w:t>
      </w:r>
      <w:r w:rsidRPr="003041F3">
        <w:rPr>
          <w:rFonts w:ascii="Book Antiqua" w:eastAsia="Book Antiqua" w:hAnsi="Book Antiqua" w:cs="Book Antiqua"/>
          <w:color w:val="000000"/>
        </w:rPr>
        <w:t>By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Figdraw,</w:t>
      </w:r>
      <w:r w:rsidR="009E121F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www.figdraw.com.</w:t>
      </w:r>
      <w:r w:rsidR="00A03395" w:rsidRPr="003041F3">
        <w:rPr>
          <w:rFonts w:ascii="Book Antiqua" w:eastAsia="Book Antiqua" w:hAnsi="Book Antiqua" w:cs="Book Antiqua"/>
          <w:color w:val="000000"/>
          <w:szCs w:val="20"/>
        </w:rPr>
        <w:t xml:space="preserve"> </w:t>
      </w:r>
    </w:p>
    <w:p w14:paraId="5CCCA238" w14:textId="4A3DFC6D" w:rsidR="00EC3D7F" w:rsidRPr="00EC3D7F" w:rsidRDefault="00EC3D7F" w:rsidP="00EC3D7F">
      <w:pPr>
        <w:pStyle w:val="1"/>
        <w:keepNext w:val="0"/>
        <w:keepLines w:val="0"/>
        <w:widowControl w:val="0"/>
        <w:autoSpaceDE w:val="0"/>
        <w:autoSpaceDN w:val="0"/>
        <w:adjustRightInd w:val="0"/>
        <w:snapToGrid w:val="0"/>
        <w:spacing w:before="0" w:line="360" w:lineRule="auto"/>
        <w:rPr>
          <w:rFonts w:ascii="Book Antiqua" w:eastAsia="Book Antiqua" w:hAnsi="Book Antiqua" w:cs="Book Antiqua"/>
          <w:b/>
          <w:bCs/>
          <w:noProof w:val="0"/>
          <w:color w:val="auto"/>
          <w:sz w:val="21"/>
          <w:szCs w:val="13"/>
        </w:rPr>
      </w:pPr>
      <w:r>
        <w:rPr>
          <w:rFonts w:ascii="Book Antiqua" w:eastAsia="Book Antiqua" w:hAnsi="Book Antiqua" w:cs="Book Antiqua"/>
          <w:color w:val="000000"/>
          <w:szCs w:val="20"/>
        </w:rPr>
        <w:br w:type="page"/>
      </w:r>
      <w:r w:rsidRPr="00EC3D7F">
        <w:rPr>
          <w:rFonts w:ascii="Book Antiqua" w:eastAsia="Book Antiqua" w:hAnsi="Book Antiqua" w:cs="Book Antiqua"/>
          <w:b/>
          <w:bCs/>
          <w:color w:val="000000"/>
          <w:sz w:val="24"/>
          <w:szCs w:val="16"/>
        </w:rPr>
        <w:lastRenderedPageBreak/>
        <w:t>Table 1 Changes in the intestinal flora of patients with primary sclerosing cholangitis</w:t>
      </w:r>
    </w:p>
    <w:tbl>
      <w:tblPr>
        <w:tblStyle w:val="11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73"/>
        <w:gridCol w:w="3163"/>
        <w:gridCol w:w="3188"/>
        <w:gridCol w:w="736"/>
      </w:tblGrid>
      <w:tr w:rsidR="00B76921" w:rsidRPr="00EC3D7F" w14:paraId="288CAACD" w14:textId="77777777" w:rsidTr="009A666F">
        <w:trPr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783601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bookmarkStart w:id="1" w:name="_Hlk87012242"/>
            <w:r w:rsidRPr="00EC3D7F">
              <w:rPr>
                <w:rFonts w:ascii="Book Antiqua" w:hAnsi="Book Antiqua"/>
                <w:b/>
                <w:bCs/>
              </w:rPr>
              <w:t>Method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BCA146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EC3D7F">
              <w:rPr>
                <w:rFonts w:ascii="Book Antiqua" w:hAnsi="Book Antiqua"/>
                <w:b/>
                <w:bCs/>
              </w:rPr>
              <w:t>Increase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83DD43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EC3D7F">
              <w:rPr>
                <w:rFonts w:ascii="Book Antiqua" w:hAnsi="Book Antiqua"/>
                <w:b/>
                <w:bCs/>
              </w:rPr>
              <w:t xml:space="preserve">Decreased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CC1D4B" w14:textId="5E13421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EC3D7F">
              <w:rPr>
                <w:rFonts w:ascii="Book Antiqua" w:hAnsi="Book Antiqua"/>
                <w:b/>
                <w:bCs/>
              </w:rPr>
              <w:t>Ref.</w:t>
            </w:r>
          </w:p>
        </w:tc>
      </w:tr>
      <w:tr w:rsidR="00B76921" w:rsidRPr="00EC3D7F" w14:paraId="24E7829B" w14:textId="77777777" w:rsidTr="009A666F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37814B2C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 xml:space="preserve">16S RNA gene sequencing: ileum, colon, and rectal samples 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45EC4A5F" w14:textId="59BB7C8B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Actinobacillus</w:t>
            </w:r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Bifidobacterium</w:t>
            </w:r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Fusobacterium</w:t>
            </w:r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Haemophilus</w:t>
            </w:r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Roseburia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4EE016C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bookmarkStart w:id="2" w:name="OLE_LINK12"/>
            <w:r w:rsidRPr="00EC3D7F">
              <w:rPr>
                <w:rFonts w:ascii="Book Antiqua" w:hAnsi="Book Antiqua"/>
                <w:i/>
                <w:iCs/>
              </w:rPr>
              <w:t>Bacteroides</w:t>
            </w:r>
            <w:bookmarkEnd w:id="2"/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B94DBA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EZW5vdGg8L0F1dGhvcj48WWVhcj4yMDIxPC9ZZWFyPjxS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 </w:instrText>
            </w: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EZW5vdGg8L0F1dGhvcj48WWVhcj4yMDIxPC9ZZWFyPjxS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.DATA </w:instrText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end"/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135]</w:t>
            </w:r>
            <w:r w:rsidRPr="00EC3D7F">
              <w:rPr>
                <w:rFonts w:ascii="Book Antiqua" w:hAnsi="Book Antiqua"/>
              </w:rPr>
              <w:fldChar w:fldCharType="end"/>
            </w:r>
          </w:p>
        </w:tc>
      </w:tr>
      <w:tr w:rsidR="00B76921" w:rsidRPr="00EC3D7F" w14:paraId="263EE1F5" w14:textId="77777777" w:rsidTr="009A666F">
        <w:trPr>
          <w:jc w:val="center"/>
        </w:trPr>
        <w:tc>
          <w:tcPr>
            <w:tcW w:w="0" w:type="auto"/>
            <w:vAlign w:val="center"/>
          </w:tcPr>
          <w:p w14:paraId="608A4A53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qPCR: fecal samples</w:t>
            </w:r>
          </w:p>
        </w:tc>
        <w:tc>
          <w:tcPr>
            <w:tcW w:w="0" w:type="auto"/>
            <w:vAlign w:val="center"/>
          </w:tcPr>
          <w:p w14:paraId="34524013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Enterobacteriaceae</w:t>
            </w:r>
          </w:p>
        </w:tc>
        <w:tc>
          <w:tcPr>
            <w:tcW w:w="0" w:type="auto"/>
            <w:vAlign w:val="center"/>
          </w:tcPr>
          <w:p w14:paraId="4F0C7800" w14:textId="69CF0121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Bifidobacterium</w:t>
            </w:r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Lactobacillus</w:t>
            </w:r>
          </w:p>
        </w:tc>
        <w:tc>
          <w:tcPr>
            <w:tcW w:w="0" w:type="auto"/>
            <w:vAlign w:val="center"/>
          </w:tcPr>
          <w:p w14:paraId="2C647DE7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Pc3RhZG1vaGFtbWFkaTwvQXV0aG9yPjxZZWFyPjIwMjE8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 </w:instrText>
            </w: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Pc3RhZG1vaGFtbWFkaTwvQXV0aG9yPjxZZWFyPjIwMjE8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.DATA </w:instrText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end"/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136]</w:t>
            </w:r>
            <w:r w:rsidRPr="00EC3D7F">
              <w:rPr>
                <w:rFonts w:ascii="Book Antiqua" w:hAnsi="Book Antiqua"/>
              </w:rPr>
              <w:fldChar w:fldCharType="end"/>
            </w:r>
          </w:p>
        </w:tc>
      </w:tr>
      <w:tr w:rsidR="00B76921" w:rsidRPr="00EC3D7F" w14:paraId="2A9181D6" w14:textId="77777777" w:rsidTr="009A666F">
        <w:trPr>
          <w:jc w:val="center"/>
        </w:trPr>
        <w:tc>
          <w:tcPr>
            <w:tcW w:w="0" w:type="auto"/>
            <w:vAlign w:val="center"/>
          </w:tcPr>
          <w:p w14:paraId="556F4214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6S RNA gene sequencing: fecal samples</w:t>
            </w:r>
          </w:p>
        </w:tc>
        <w:tc>
          <w:tcPr>
            <w:tcW w:w="0" w:type="auto"/>
            <w:vAlign w:val="center"/>
          </w:tcPr>
          <w:p w14:paraId="7EE0AF1B" w14:textId="7612E30C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Clostridium</w:t>
            </w:r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Lactobacillus</w:t>
            </w:r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Ruminococcus gnavus</w:t>
            </w:r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Veillonella</w:t>
            </w:r>
          </w:p>
        </w:tc>
        <w:tc>
          <w:tcPr>
            <w:tcW w:w="0" w:type="auto"/>
            <w:vAlign w:val="center"/>
          </w:tcPr>
          <w:p w14:paraId="481E74E6" w14:textId="258ED5EE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Coprococcus</w:t>
            </w:r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Faecalibacterium</w:t>
            </w:r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Phascolarctobacterium</w:t>
            </w:r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Ruminococcus</w:t>
            </w:r>
          </w:p>
        </w:tc>
        <w:tc>
          <w:tcPr>
            <w:tcW w:w="0" w:type="auto"/>
            <w:vAlign w:val="center"/>
          </w:tcPr>
          <w:p w14:paraId="537780B5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MaXU8L0F1dGhvcj48WWVhcj4yMDIxPC9ZZWFyPjxSZWNO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 </w:instrText>
            </w: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MaXU8L0F1dGhvcj48WWVhcj4yMDIxPC9ZZWFyPjxSZWNO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.DATA </w:instrText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end"/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137]</w:t>
            </w:r>
            <w:r w:rsidRPr="00EC3D7F">
              <w:rPr>
                <w:rFonts w:ascii="Book Antiqua" w:hAnsi="Book Antiqua"/>
              </w:rPr>
              <w:fldChar w:fldCharType="end"/>
            </w:r>
          </w:p>
        </w:tc>
      </w:tr>
      <w:tr w:rsidR="00B76921" w:rsidRPr="00EC3D7F" w14:paraId="7372CE03" w14:textId="77777777" w:rsidTr="009A666F">
        <w:trPr>
          <w:jc w:val="center"/>
        </w:trPr>
        <w:tc>
          <w:tcPr>
            <w:tcW w:w="0" w:type="auto"/>
            <w:vAlign w:val="center"/>
          </w:tcPr>
          <w:p w14:paraId="2B2EBFAB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6S RNA gene sequencing: duodenal fluid, saliva, duodenal mucosa, and bile samples</w:t>
            </w:r>
          </w:p>
        </w:tc>
        <w:tc>
          <w:tcPr>
            <w:tcW w:w="0" w:type="auto"/>
            <w:vAlign w:val="center"/>
          </w:tcPr>
          <w:p w14:paraId="13A59FE2" w14:textId="6C63A985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</w:rPr>
              <w:t>Duodenal mucosa biopsy:</w:t>
            </w:r>
            <w:r w:rsidRPr="00EC3D7F">
              <w:rPr>
                <w:rFonts w:ascii="Book Antiqua" w:hAnsi="Book Antiqua" w:hint="eastAsi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Escherichia coli</w:t>
            </w:r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Veillonella dispar</w:t>
            </w:r>
            <w:r w:rsidR="00FD51E9">
              <w:rPr>
                <w:rFonts w:ascii="Book Antiqua" w:hAnsi="Book Antiqua" w:hint="eastAsia"/>
              </w:rPr>
              <w:t>;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</w:rPr>
              <w:t>Bile fluid:</w:t>
            </w:r>
            <w:r>
              <w:rPr>
                <w:rFonts w:ascii="Book Antiqua" w:hAnsi="Book Antiqua" w:hint="eastAsi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Enterococcus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Neisseria</w:t>
            </w:r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Proteobacteria</w:t>
            </w:r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Staphylococcus</w:t>
            </w:r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Veillonella dispar</w:t>
            </w:r>
          </w:p>
        </w:tc>
        <w:tc>
          <w:tcPr>
            <w:tcW w:w="0" w:type="auto"/>
            <w:vAlign w:val="center"/>
          </w:tcPr>
          <w:p w14:paraId="53F356AD" w14:textId="3653536C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</w:p>
        </w:tc>
        <w:tc>
          <w:tcPr>
            <w:tcW w:w="0" w:type="auto"/>
            <w:vAlign w:val="center"/>
          </w:tcPr>
          <w:p w14:paraId="3950FFD1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MaXdpbnNraTwvQXV0aG9yPjxZZWFyPjIwMjA8L1llYXI+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 </w:instrText>
            </w: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MaXdpbnNraTwvQXV0aG9yPjxZZWFyPjIwMjA8L1llYXI+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.DATA </w:instrText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end"/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42]</w:t>
            </w:r>
            <w:r w:rsidRPr="00EC3D7F">
              <w:rPr>
                <w:rFonts w:ascii="Book Antiqua" w:hAnsi="Book Antiqua"/>
              </w:rPr>
              <w:fldChar w:fldCharType="end"/>
            </w:r>
          </w:p>
        </w:tc>
      </w:tr>
      <w:tr w:rsidR="00B76921" w:rsidRPr="00EC3D7F" w14:paraId="070CF7D8" w14:textId="77777777" w:rsidTr="009A666F">
        <w:trPr>
          <w:jc w:val="center"/>
        </w:trPr>
        <w:tc>
          <w:tcPr>
            <w:tcW w:w="0" w:type="auto"/>
            <w:vAlign w:val="center"/>
          </w:tcPr>
          <w:p w14:paraId="1656482C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Metagenomic shotgun sequencing</w:t>
            </w:r>
          </w:p>
        </w:tc>
        <w:tc>
          <w:tcPr>
            <w:tcW w:w="0" w:type="auto"/>
            <w:vAlign w:val="center"/>
          </w:tcPr>
          <w:p w14:paraId="071B75DD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 xml:space="preserve">Clostridiales </w:t>
            </w:r>
          </w:p>
        </w:tc>
        <w:tc>
          <w:tcPr>
            <w:tcW w:w="0" w:type="auto"/>
            <w:vAlign w:val="center"/>
          </w:tcPr>
          <w:p w14:paraId="6A778F05" w14:textId="6A919D49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Eubacterium</w:t>
            </w:r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Ruminococcus obeum</w:t>
            </w:r>
          </w:p>
        </w:tc>
        <w:tc>
          <w:tcPr>
            <w:tcW w:w="0" w:type="auto"/>
            <w:vAlign w:val="center"/>
          </w:tcPr>
          <w:p w14:paraId="07B6B366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LdW1tZW48L0F1dGhvcj48WWVhcj4yMDIxPC9ZZWFyPjxS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 </w:instrText>
            </w: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LdW1tZW48L0F1dGhvcj48WWVhcj4yMDIxPC9ZZWFyPjxS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.DATA </w:instrText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end"/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45]</w:t>
            </w:r>
            <w:r w:rsidRPr="00EC3D7F">
              <w:rPr>
                <w:rFonts w:ascii="Book Antiqua" w:hAnsi="Book Antiqua"/>
              </w:rPr>
              <w:fldChar w:fldCharType="end"/>
            </w:r>
          </w:p>
        </w:tc>
      </w:tr>
      <w:tr w:rsidR="00B76921" w:rsidRPr="00EC3D7F" w14:paraId="107D158B" w14:textId="77777777" w:rsidTr="009A666F">
        <w:trPr>
          <w:jc w:val="center"/>
        </w:trPr>
        <w:tc>
          <w:tcPr>
            <w:tcW w:w="0" w:type="auto"/>
            <w:vAlign w:val="center"/>
          </w:tcPr>
          <w:p w14:paraId="178CDE41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6S RNA gene sequencing: fecal and saliva samples</w:t>
            </w:r>
          </w:p>
        </w:tc>
        <w:tc>
          <w:tcPr>
            <w:tcW w:w="0" w:type="auto"/>
            <w:vAlign w:val="center"/>
          </w:tcPr>
          <w:p w14:paraId="352D04B3" w14:textId="17314F7B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Bacteroides fragilis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Blautia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Clostridium spp. Enterococcus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Enterobacteriaceae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Lactobacillus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Ruminococcus gnavus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Streptococcus salivarius Veillonella dispar</w:t>
            </w:r>
          </w:p>
        </w:tc>
        <w:tc>
          <w:tcPr>
            <w:tcW w:w="0" w:type="auto"/>
            <w:vAlign w:val="center"/>
          </w:tcPr>
          <w:p w14:paraId="512FDB91" w14:textId="420B53A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Bacteroides thetaiotaomicron</w:t>
            </w:r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Faecalibacterium prausnitzii</w:t>
            </w:r>
          </w:p>
        </w:tc>
        <w:tc>
          <w:tcPr>
            <w:tcW w:w="0" w:type="auto"/>
            <w:vAlign w:val="center"/>
          </w:tcPr>
          <w:p w14:paraId="340720AB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MYXBpZG90PC9BdXRob3I+PFllYXI+MjAyMTwvWWVhcj48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 </w:instrText>
            </w: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MYXBpZG90PC9BdXRob3I+PFllYXI+MjAyMTwvWWVhcj48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.DATA </w:instrText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end"/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43]</w:t>
            </w:r>
            <w:r w:rsidRPr="00EC3D7F">
              <w:rPr>
                <w:rFonts w:ascii="Book Antiqua" w:hAnsi="Book Antiqua"/>
              </w:rPr>
              <w:fldChar w:fldCharType="end"/>
            </w:r>
          </w:p>
        </w:tc>
      </w:tr>
      <w:tr w:rsidR="00B76921" w:rsidRPr="00EC3D7F" w14:paraId="63995E1F" w14:textId="77777777" w:rsidTr="009A666F">
        <w:trPr>
          <w:jc w:val="center"/>
        </w:trPr>
        <w:tc>
          <w:tcPr>
            <w:tcW w:w="0" w:type="auto"/>
            <w:vAlign w:val="center"/>
          </w:tcPr>
          <w:p w14:paraId="29B02BAC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lastRenderedPageBreak/>
              <w:t>Sigmoid mucosal biops</w:t>
            </w:r>
            <w:bookmarkStart w:id="3" w:name="OLE_LINK11"/>
            <w:r w:rsidRPr="00EC3D7F">
              <w:rPr>
                <w:rFonts w:ascii="Book Antiqua" w:hAnsi="Book Antiqua"/>
              </w:rPr>
              <w:t>ies and 16S RNA gene sequencing</w:t>
            </w:r>
            <w:bookmarkEnd w:id="3"/>
          </w:p>
        </w:tc>
        <w:tc>
          <w:tcPr>
            <w:tcW w:w="0" w:type="auto"/>
            <w:vAlign w:val="center"/>
          </w:tcPr>
          <w:p w14:paraId="2E96D7C4" w14:textId="74E84DA0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Haemophilus parainfluenzae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Pseudomonas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Streptococcus</w:t>
            </w:r>
          </w:p>
        </w:tc>
        <w:tc>
          <w:tcPr>
            <w:tcW w:w="0" w:type="auto"/>
            <w:vAlign w:val="center"/>
          </w:tcPr>
          <w:p w14:paraId="6BE03A44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Lachnospiraceae</w:t>
            </w:r>
          </w:p>
        </w:tc>
        <w:tc>
          <w:tcPr>
            <w:tcW w:w="0" w:type="auto"/>
            <w:vAlign w:val="center"/>
          </w:tcPr>
          <w:p w14:paraId="14282829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RdXJhaXNoaTwvQXV0aG9yPjxZZWFyPjIwMjA8L1llYXI+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 </w:instrText>
            </w: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RdXJhaXNoaTwvQXV0aG9yPjxZZWFyPjIwMjA8L1llYXI+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.DATA </w:instrText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end"/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40]</w:t>
            </w:r>
            <w:r w:rsidRPr="00EC3D7F">
              <w:rPr>
                <w:rFonts w:ascii="Book Antiqua" w:hAnsi="Book Antiqua"/>
              </w:rPr>
              <w:fldChar w:fldCharType="end"/>
            </w:r>
          </w:p>
        </w:tc>
      </w:tr>
      <w:tr w:rsidR="00B76921" w:rsidRPr="00EC3D7F" w14:paraId="25671289" w14:textId="77777777" w:rsidTr="009A666F">
        <w:trPr>
          <w:jc w:val="center"/>
        </w:trPr>
        <w:tc>
          <w:tcPr>
            <w:tcW w:w="0" w:type="auto"/>
            <w:vAlign w:val="center"/>
          </w:tcPr>
          <w:p w14:paraId="0DBCB211" w14:textId="3643D5FA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bookmarkStart w:id="4" w:name="OLE_LINK3"/>
            <w:r w:rsidRPr="00EC3D7F">
              <w:rPr>
                <w:rFonts w:ascii="Book Antiqua" w:hAnsi="Book Antiqua"/>
              </w:rPr>
              <w:t>16S RNA gene sequencing</w:t>
            </w:r>
            <w:bookmarkEnd w:id="4"/>
            <w:r w:rsidRPr="00EC3D7F">
              <w:rPr>
                <w:rFonts w:ascii="Book Antiqua" w:hAnsi="Book Antiqua"/>
              </w:rPr>
              <w:t>: fecal samples</w:t>
            </w:r>
          </w:p>
        </w:tc>
        <w:tc>
          <w:tcPr>
            <w:tcW w:w="0" w:type="auto"/>
            <w:vAlign w:val="center"/>
          </w:tcPr>
          <w:p w14:paraId="1B07F1BF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Veillonella</w:t>
            </w:r>
          </w:p>
        </w:tc>
        <w:tc>
          <w:tcPr>
            <w:tcW w:w="0" w:type="auto"/>
            <w:vAlign w:val="center"/>
          </w:tcPr>
          <w:p w14:paraId="5D071CE4" w14:textId="5AB169C3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Blautia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Faecalibacterium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Lachnoclostridium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Ruminococcus</w:t>
            </w:r>
          </w:p>
        </w:tc>
        <w:tc>
          <w:tcPr>
            <w:tcW w:w="0" w:type="auto"/>
            <w:vAlign w:val="center"/>
          </w:tcPr>
          <w:p w14:paraId="74EC3981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MZW1vaW5uZTwvQXV0aG9yPjxZZWFyPjIwMjA8L1llYXI+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 </w:instrText>
            </w: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MZW1vaW5uZTwvQXV0aG9yPjxZZWFyPjIwMjA8L1llYXI+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.DATA </w:instrText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end"/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44]</w:t>
            </w:r>
            <w:r w:rsidRPr="00EC3D7F">
              <w:rPr>
                <w:rFonts w:ascii="Book Antiqua" w:hAnsi="Book Antiqua"/>
              </w:rPr>
              <w:fldChar w:fldCharType="end"/>
            </w:r>
          </w:p>
        </w:tc>
      </w:tr>
      <w:tr w:rsidR="00B76921" w:rsidRPr="00EC3D7F" w14:paraId="403AA560" w14:textId="77777777" w:rsidTr="009A666F">
        <w:trPr>
          <w:jc w:val="center"/>
        </w:trPr>
        <w:tc>
          <w:tcPr>
            <w:tcW w:w="0" w:type="auto"/>
            <w:vAlign w:val="center"/>
          </w:tcPr>
          <w:p w14:paraId="7E3ED13B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6S RNA gene sequencing: fecal samples</w:t>
            </w:r>
          </w:p>
        </w:tc>
        <w:tc>
          <w:tcPr>
            <w:tcW w:w="0" w:type="auto"/>
            <w:vAlign w:val="center"/>
          </w:tcPr>
          <w:p w14:paraId="46D64B2C" w14:textId="0E339DBD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Enterococcus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Lactobacillus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Streptococcus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Veillonella</w:t>
            </w:r>
          </w:p>
        </w:tc>
        <w:tc>
          <w:tcPr>
            <w:tcW w:w="0" w:type="auto"/>
            <w:vAlign w:val="center"/>
          </w:tcPr>
          <w:p w14:paraId="77D7AFDE" w14:textId="53E73010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Clostridium cluster IV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Coprococcus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Desulfovibrio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Faecalibacterium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Holdemanella</w:t>
            </w:r>
          </w:p>
        </w:tc>
        <w:tc>
          <w:tcPr>
            <w:tcW w:w="0" w:type="auto"/>
            <w:vAlign w:val="center"/>
          </w:tcPr>
          <w:p w14:paraId="2882E291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Sw7xobGVtYW5uPC9BdXRob3I+PFllYXI+MjAxOTwvWWVh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 </w:instrText>
            </w: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Sw7xobGVtYW5uPC9BdXRob3I+PFllYXI+MjAxOTwvWWVh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.DATA </w:instrText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end"/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38]</w:t>
            </w:r>
            <w:r w:rsidRPr="00EC3D7F">
              <w:rPr>
                <w:rFonts w:ascii="Book Antiqua" w:hAnsi="Book Antiqua"/>
              </w:rPr>
              <w:fldChar w:fldCharType="end"/>
            </w:r>
          </w:p>
        </w:tc>
      </w:tr>
      <w:tr w:rsidR="00B76921" w:rsidRPr="00EC3D7F" w14:paraId="61D0621A" w14:textId="77777777" w:rsidTr="009A666F">
        <w:trPr>
          <w:jc w:val="center"/>
        </w:trPr>
        <w:tc>
          <w:tcPr>
            <w:tcW w:w="0" w:type="auto"/>
            <w:vAlign w:val="center"/>
          </w:tcPr>
          <w:p w14:paraId="24E71F68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6S RNA gene sequencing: fecal samples</w:t>
            </w:r>
          </w:p>
        </w:tc>
        <w:tc>
          <w:tcPr>
            <w:tcW w:w="0" w:type="auto"/>
            <w:vAlign w:val="center"/>
          </w:tcPr>
          <w:p w14:paraId="51AC8FDA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Veillonella</w:t>
            </w:r>
          </w:p>
        </w:tc>
        <w:tc>
          <w:tcPr>
            <w:tcW w:w="0" w:type="auto"/>
            <w:vAlign w:val="center"/>
          </w:tcPr>
          <w:p w14:paraId="5209C04B" w14:textId="35E3D461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Coprococcus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Desulfovibrio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Phascolarctobacterium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Succinivibrio</w:t>
            </w:r>
          </w:p>
        </w:tc>
        <w:tc>
          <w:tcPr>
            <w:tcW w:w="0" w:type="auto"/>
            <w:vAlign w:val="center"/>
          </w:tcPr>
          <w:p w14:paraId="5B22D19D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LdW1tZW48L0F1dGhvcj48WWVhcj4yMDE3PC9ZZWFyPjxS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 </w:instrText>
            </w: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LdW1tZW48L0F1dGhvcj48WWVhcj4yMDE3PC9ZZWFyPjxS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.DATA </w:instrText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end"/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36]</w:t>
            </w:r>
            <w:r w:rsidRPr="00EC3D7F">
              <w:rPr>
                <w:rFonts w:ascii="Book Antiqua" w:hAnsi="Book Antiqua"/>
              </w:rPr>
              <w:fldChar w:fldCharType="end"/>
            </w:r>
          </w:p>
        </w:tc>
      </w:tr>
      <w:tr w:rsidR="00B76921" w:rsidRPr="00EC3D7F" w14:paraId="0FA5533A" w14:textId="77777777" w:rsidTr="009A666F">
        <w:trPr>
          <w:jc w:val="center"/>
        </w:trPr>
        <w:tc>
          <w:tcPr>
            <w:tcW w:w="0" w:type="auto"/>
            <w:vAlign w:val="center"/>
          </w:tcPr>
          <w:p w14:paraId="12507922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6S RNA gene sequencing: fecal samples</w:t>
            </w:r>
          </w:p>
        </w:tc>
        <w:tc>
          <w:tcPr>
            <w:tcW w:w="0" w:type="auto"/>
            <w:vAlign w:val="center"/>
          </w:tcPr>
          <w:p w14:paraId="22971205" w14:textId="274426A8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Clostridium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Enterococcus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Haemophilus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Rothia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Streptococcus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Veillonella</w:t>
            </w:r>
          </w:p>
        </w:tc>
        <w:tc>
          <w:tcPr>
            <w:tcW w:w="0" w:type="auto"/>
            <w:vAlign w:val="center"/>
          </w:tcPr>
          <w:p w14:paraId="6CBBD5BD" w14:textId="2D018BBF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Adlercreutzia equolifaciens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Coprococcus catus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Faecalibacterium prausnitzii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Prevotella copri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Ruminococcus gnavus</w:t>
            </w:r>
          </w:p>
        </w:tc>
        <w:tc>
          <w:tcPr>
            <w:tcW w:w="0" w:type="auto"/>
            <w:vAlign w:val="center"/>
          </w:tcPr>
          <w:p w14:paraId="7D03A386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CYWplcjwvQXV0aG9yPjxZZWFyPjIwMTc8L1llYXI+PFJl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 </w:instrText>
            </w: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CYWplcjwvQXV0aG9yPjxZZWFyPjIwMTc8L1llYXI+PFJl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.DATA </w:instrText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end"/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47]</w:t>
            </w:r>
            <w:r w:rsidRPr="00EC3D7F">
              <w:rPr>
                <w:rFonts w:ascii="Book Antiqua" w:hAnsi="Book Antiqua"/>
              </w:rPr>
              <w:fldChar w:fldCharType="end"/>
            </w:r>
          </w:p>
        </w:tc>
      </w:tr>
      <w:tr w:rsidR="00B76921" w:rsidRPr="00EC3D7F" w14:paraId="479C9E5C" w14:textId="77777777" w:rsidTr="009A666F">
        <w:trPr>
          <w:jc w:val="center"/>
        </w:trPr>
        <w:tc>
          <w:tcPr>
            <w:tcW w:w="0" w:type="auto"/>
            <w:vAlign w:val="center"/>
          </w:tcPr>
          <w:p w14:paraId="5476A22C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Colonic mucosal biopsies and 16S RNA gene sequencing</w:t>
            </w:r>
          </w:p>
        </w:tc>
        <w:tc>
          <w:tcPr>
            <w:tcW w:w="0" w:type="auto"/>
            <w:vAlign w:val="center"/>
          </w:tcPr>
          <w:p w14:paraId="11EDF293" w14:textId="1ED3F8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Escherichia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Lachnospiraceae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Megasphaera</w:t>
            </w:r>
          </w:p>
        </w:tc>
        <w:tc>
          <w:tcPr>
            <w:tcW w:w="0" w:type="auto"/>
            <w:vAlign w:val="center"/>
          </w:tcPr>
          <w:p w14:paraId="7EFF178F" w14:textId="79073338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Bacteroides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Prevotella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Roseburia</w:t>
            </w:r>
          </w:p>
        </w:tc>
        <w:tc>
          <w:tcPr>
            <w:tcW w:w="0" w:type="auto"/>
            <w:vAlign w:val="center"/>
          </w:tcPr>
          <w:p w14:paraId="1B37D2BF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/>
            </w:r>
            <w:r w:rsidRPr="00EC3D7F">
              <w:rPr>
                <w:rFonts w:ascii="Book Antiqua" w:hAnsi="Book Antiqua"/>
              </w:rPr>
              <w:instrText xml:space="preserve"> ADDIN EN.CITE &lt;EndNote&gt;&lt;Cite&gt;&lt;Author&gt;Quraishi&lt;/Author&gt;&lt;Year&gt;2017&lt;/Year&gt;&lt;RecNum&gt;474&lt;/RecNum&gt;&lt;DisplayText&gt;&lt;style face="superscript"&gt;[37]&lt;/style&gt;&lt;/DisplayText&gt;&lt;record&gt;&lt;rec-number&gt;474&lt;/rec-number&gt;&lt;foreign-keys&gt;&lt;key app="EN" db-id="vedzaf9zp5e50jea5p45tvpa592fvwex95ap" timestamp="1661419099"&gt;474&lt;/key&gt;&lt;/foreign-keys&gt;&lt;ref-type name="Journal Article"&gt;17&lt;/ref-type&gt;&lt;contributors&gt;&lt;authors&gt;&lt;author&gt;Quraishi, M. N.&lt;/author&gt;&lt;author&gt;Sergeant, M.&lt;/author&gt;&lt;author&gt;Kay, G.&lt;/author&gt;&lt;author&gt;Iqbal, T.&lt;/author&gt;&lt;author&gt;Chan, J.&lt;/author&gt;&lt;author&gt;Constantinidou, C.&lt;/author&gt;&lt;author&gt;Trivedi, P.&lt;/author&gt;&lt;author&gt;Ferguson, J.&lt;/author&gt;&lt;author&gt;Adams, D. H.&lt;/author&gt;&lt;author&gt;Pallen, M.&lt;/author&gt;&lt;author&gt;Hirschfield, G. M.&lt;/author&gt;&lt;/authors&gt;&lt;/contributors&gt;&lt;auth-address&gt;National Institute for Health Research (NIHR) Birmingham, Liver Biomedical Research Unit, Institute of Immunology and Immunotherapy, University of Birmingham, Birmingham, UK.&amp;#xD;Department of Microbiology and Infection, University of Warwick, Warwick, UK.&amp;#xD;Department of Gastroenterology, Queen Elizabeth Hospital Birmingham, Birmingham, UK.&lt;/auth-address&gt;&lt;titles&gt;&lt;title&gt;The gut-adherent microbiota of PSC-IBD is distinct to that of IBD&lt;/title&gt;&lt;secondary-title&gt;Gut&lt;/secondary-title&gt;&lt;/titles&gt;&lt;periodical&gt;&lt;full-title&gt;Gut&lt;/full-title&gt;&lt;/periodical&gt;&lt;pages&gt;386-388&lt;/pages&gt;&lt;volume&gt;66&lt;/volume&gt;&lt;number&gt;2&lt;/number&gt;&lt;edition&gt;2016/05/20&lt;/edition&gt;&lt;keywords&gt;&lt;keyword&gt;*Cholangitis, Sclerosing&lt;/keyword&gt;&lt;keyword&gt;*Gastrointestinal Microbiome&lt;/keyword&gt;&lt;keyword&gt;Humans&lt;/keyword&gt;&lt;keyword&gt;Inflammatory Bowel Diseases&lt;/keyword&gt;&lt;keyword&gt;*gut immunology&lt;/keyword&gt;&lt;keyword&gt;*intestinal microbiology&lt;/keyword&gt;&lt;keyword&gt;*primary sclerosing cholangitis&lt;/keyword&gt;&lt;/keywords&gt;&lt;dates&gt;&lt;year&gt;2017&lt;/year&gt;&lt;pub-dates&gt;&lt;date&gt;Feb&lt;/date&gt;&lt;/pub-dates&gt;&lt;/dates&gt;&lt;isbn&gt;0017-5749&lt;/isbn&gt;&lt;accession-num&gt;27196590&lt;/accession-num&gt;&lt;urls&gt;&lt;/urls&gt;&lt;electronic-resource-num&gt;10.1136/gutjnl-2016-311915&lt;/electronic-resource-num&gt;&lt;remote-database-provider&gt;NLM&lt;/remote-database-provider&gt;&lt;language&gt;eng&lt;/language&gt;&lt;/record&gt;&lt;/Cite&gt;&lt;/EndNote&gt;</w:instrText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37]</w:t>
            </w:r>
            <w:r w:rsidRPr="00EC3D7F">
              <w:rPr>
                <w:rFonts w:ascii="Book Antiqua" w:hAnsi="Book Antiqua"/>
              </w:rPr>
              <w:fldChar w:fldCharType="end"/>
            </w:r>
          </w:p>
        </w:tc>
      </w:tr>
      <w:tr w:rsidR="00B76921" w:rsidRPr="00EC3D7F" w14:paraId="0FBEB3CF" w14:textId="77777777" w:rsidTr="009A666F">
        <w:trPr>
          <w:jc w:val="center"/>
        </w:trPr>
        <w:tc>
          <w:tcPr>
            <w:tcW w:w="0" w:type="auto"/>
            <w:vAlign w:val="center"/>
          </w:tcPr>
          <w:p w14:paraId="5E74195E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6S RNA gene sequencing: fecal samples</w:t>
            </w:r>
          </w:p>
        </w:tc>
        <w:tc>
          <w:tcPr>
            <w:tcW w:w="0" w:type="auto"/>
            <w:vAlign w:val="center"/>
          </w:tcPr>
          <w:p w14:paraId="26FE2535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Veillonella</w:t>
            </w:r>
          </w:p>
        </w:tc>
        <w:tc>
          <w:tcPr>
            <w:tcW w:w="0" w:type="auto"/>
            <w:vAlign w:val="center"/>
          </w:tcPr>
          <w:p w14:paraId="7EE637F8" w14:textId="399373DF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</w:p>
        </w:tc>
        <w:tc>
          <w:tcPr>
            <w:tcW w:w="0" w:type="auto"/>
            <w:vAlign w:val="center"/>
          </w:tcPr>
          <w:p w14:paraId="60FE1D80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/>
            </w:r>
            <w:r w:rsidRPr="00EC3D7F">
              <w:rPr>
                <w:rFonts w:ascii="Book Antiqua" w:hAnsi="Book Antiqua"/>
              </w:rPr>
              <w:instrText xml:space="preserve"> ADDIN EN.CITE &lt;EndNote&gt;&lt;Cite&gt;&lt;Author&gt;Rühlemann&lt;/Author&gt;&lt;Year&gt;2017&lt;/Year&gt;&lt;RecNum&gt;283&lt;/RecNum&gt;&lt;DisplayText&gt;&lt;style face="superscript"&gt;[39]&lt;/style&gt;&lt;/DisplayText&gt;&lt;record&gt;&lt;rec-number&gt;283&lt;/rec-number&gt;&lt;foreign-keys&gt;&lt;key app="EN" db-id="vedzaf9zp5e50jea5p45tvpa592fvwex95ap" timestamp="1655882675"&gt;283&lt;/key&gt;&lt;/foreign-keys&gt;&lt;ref-type name="Journal Article"&gt;17&lt;/ref-type&gt;&lt;contributors&gt;&lt;authors&gt;&lt;author&gt;Rühlemann, M. C.&lt;/author&gt;&lt;author&gt;Heinsen, F. A.&lt;/author&gt;&lt;author&gt;Zenouzi, R.&lt;/author&gt;&lt;author&gt;Lieb, W.&lt;/author&gt;&lt;author&gt;Franke, A.&lt;/author&gt;&lt;author&gt;Schramm, C.&lt;/author&gt;&lt;/authors&gt;&lt;/contributors&gt;&lt;auth-address&gt;Institute of Clinical Molecular Biology, Christian-Albrechts-University of Kiel, Kiel, Germany.&amp;#xD;First Department of Medicine, University Medical Center Hamburg-Eppendorf, Hamburg, Germany.&amp;#xD;Institute of Epidemiology, Christian-Albrechts-University of Kiel, Kiel, Germany.&lt;/auth-address&gt;&lt;titles&gt;&lt;title&gt;Faecal microbiota profiles as diagnostic biomarkers in primary sclerosing cholangitis&lt;/title&gt;&lt;secondary-title&gt;Gut&lt;/secondary-title&gt;&lt;/titles&gt;&lt;periodical&gt;&lt;full-title&gt;Gut&lt;/full-title&gt;&lt;/periodical&gt;&lt;pages&gt;753-754&lt;/pages&gt;&lt;volume&gt;66&lt;/volume&gt;&lt;number&gt;4&lt;/number&gt;&lt;edition&gt;2016/05/25&lt;/edition&gt;&lt;keywords&gt;&lt;keyword&gt;Biomarkers&lt;/keyword&gt;&lt;keyword&gt;*Cholangitis, Sclerosing&lt;/keyword&gt;&lt;keyword&gt;Feces&lt;/keyword&gt;&lt;keyword&gt;Humans&lt;/keyword&gt;&lt;keyword&gt;*Microbiota&lt;/keyword&gt;&lt;keyword&gt;*cholestatic liver diseases&lt;/keyword&gt;&lt;keyword&gt;*colonic microflora&lt;/keyword&gt;&lt;keyword&gt;*primary sclerosing cholangitis&lt;/keyword&gt;&lt;/keywords&gt;&lt;dates&gt;&lt;year&gt;2017&lt;/year&gt;&lt;pub-dates&gt;&lt;date&gt;Apr&lt;/date&gt;&lt;/pub-dates&gt;&lt;/dates&gt;&lt;isbn&gt;0017-5749&lt;/isbn&gt;&lt;accession-num&gt;27216937&lt;/accession-num&gt;&lt;urls&gt;&lt;/urls&gt;&lt;electronic-resource-num&gt;10.1136/gutjnl-2016-312180&lt;/electronic-resource-num&gt;&lt;remote-database-provider&gt;NLM&lt;/remote-database-provider&gt;&lt;language&gt;eng&lt;/language&gt;&lt;/record&gt;&lt;/Cite&gt;&lt;/EndNote&gt;</w:instrText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39]</w:t>
            </w:r>
            <w:r w:rsidRPr="00EC3D7F">
              <w:rPr>
                <w:rFonts w:ascii="Book Antiqua" w:hAnsi="Book Antiqua"/>
              </w:rPr>
              <w:fldChar w:fldCharType="end"/>
            </w:r>
          </w:p>
        </w:tc>
      </w:tr>
      <w:tr w:rsidR="00B76921" w:rsidRPr="00EC3D7F" w14:paraId="6E16AB2B" w14:textId="77777777" w:rsidTr="009A666F">
        <w:trPr>
          <w:jc w:val="center"/>
        </w:trPr>
        <w:tc>
          <w:tcPr>
            <w:tcW w:w="0" w:type="auto"/>
            <w:vAlign w:val="center"/>
          </w:tcPr>
          <w:p w14:paraId="2204CCCA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lastRenderedPageBreak/>
              <w:t>16S RNA gene sequencing: fecal samples</w:t>
            </w:r>
          </w:p>
        </w:tc>
        <w:tc>
          <w:tcPr>
            <w:tcW w:w="0" w:type="auto"/>
            <w:vAlign w:val="center"/>
          </w:tcPr>
          <w:p w14:paraId="0EC5F577" w14:textId="780A264A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Enterococcus</w:t>
            </w:r>
            <w:r w:rsidR="00B76921">
              <w:rPr>
                <w:rFonts w:ascii="Book Antiqua" w:hAnsi="Book Antiqua" w:hint="eastAsia"/>
              </w:rPr>
              <w:t>,</w:t>
            </w:r>
            <w:r w:rsidR="00B76921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Streptococcus</w:t>
            </w:r>
            <w:r w:rsidR="00B76921">
              <w:rPr>
                <w:rFonts w:ascii="Book Antiqua" w:hAnsi="Book Antiqua" w:hint="eastAsia"/>
              </w:rPr>
              <w:t>,</w:t>
            </w:r>
            <w:r w:rsidR="00B76921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Veillonella</w:t>
            </w:r>
          </w:p>
        </w:tc>
        <w:tc>
          <w:tcPr>
            <w:tcW w:w="0" w:type="auto"/>
            <w:vAlign w:val="center"/>
          </w:tcPr>
          <w:p w14:paraId="5B669F82" w14:textId="348D153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</w:p>
        </w:tc>
        <w:tc>
          <w:tcPr>
            <w:tcW w:w="0" w:type="auto"/>
            <w:vAlign w:val="center"/>
          </w:tcPr>
          <w:p w14:paraId="0B0230CC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Jd2FzYXdhPC9BdXRob3I+PFllYXI+MjAxNzwvWWVhcj48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 </w:instrText>
            </w: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Jd2FzYXdhPC9BdXRob3I+PFllYXI+MjAxNzwvWWVhcj48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.DATA </w:instrText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end"/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7]</w:t>
            </w:r>
            <w:r w:rsidRPr="00EC3D7F">
              <w:rPr>
                <w:rFonts w:ascii="Book Antiqua" w:hAnsi="Book Antiqua"/>
              </w:rPr>
              <w:fldChar w:fldCharType="end"/>
            </w:r>
          </w:p>
        </w:tc>
      </w:tr>
      <w:tr w:rsidR="00B76921" w:rsidRPr="00EC3D7F" w14:paraId="0666EF69" w14:textId="77777777" w:rsidTr="009A666F">
        <w:trPr>
          <w:jc w:val="center"/>
        </w:trPr>
        <w:tc>
          <w:tcPr>
            <w:tcW w:w="0" w:type="auto"/>
            <w:vAlign w:val="center"/>
          </w:tcPr>
          <w:p w14:paraId="76B17F23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6S RNA gene sequencing: fecal samples</w:t>
            </w:r>
          </w:p>
        </w:tc>
        <w:tc>
          <w:tcPr>
            <w:tcW w:w="0" w:type="auto"/>
            <w:vAlign w:val="center"/>
          </w:tcPr>
          <w:p w14:paraId="27B9C500" w14:textId="092F3BF9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Bacteroidetes</w:t>
            </w:r>
            <w:r w:rsidR="00B76921">
              <w:rPr>
                <w:rFonts w:ascii="Book Antiqua" w:hAnsi="Book Antiqua" w:hint="eastAsia"/>
              </w:rPr>
              <w:t>,</w:t>
            </w:r>
            <w:r w:rsidR="00B76921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Enterococcus</w:t>
            </w:r>
            <w:r w:rsidR="00B76921">
              <w:rPr>
                <w:rFonts w:ascii="Book Antiqua" w:hAnsi="Book Antiqua" w:hint="eastAsia"/>
              </w:rPr>
              <w:t>,</w:t>
            </w:r>
            <w:r w:rsidR="00B76921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Fusobacterium</w:t>
            </w:r>
            <w:r w:rsidR="00B76921">
              <w:rPr>
                <w:rFonts w:ascii="Book Antiqua" w:hAnsi="Book Antiqua" w:hint="eastAsia"/>
              </w:rPr>
              <w:t>,</w:t>
            </w:r>
            <w:r w:rsidR="00B76921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Lactobacillus</w:t>
            </w:r>
            <w:r w:rsidR="00B76921">
              <w:rPr>
                <w:rFonts w:ascii="Book Antiqua" w:hAnsi="Book Antiqua" w:hint="eastAsia"/>
              </w:rPr>
              <w:t>,</w:t>
            </w:r>
            <w:r w:rsidR="00B76921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Morganella</w:t>
            </w:r>
            <w:r w:rsidR="00B76921">
              <w:rPr>
                <w:rFonts w:ascii="Book Antiqua" w:hAnsi="Book Antiqua" w:hint="eastAsia"/>
              </w:rPr>
              <w:t>,</w:t>
            </w:r>
            <w:r w:rsidR="00B76921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Streptococcus</w:t>
            </w:r>
            <w:r w:rsidR="00B76921">
              <w:rPr>
                <w:rFonts w:ascii="Book Antiqua" w:hAnsi="Book Antiqua" w:hint="eastAsia"/>
              </w:rPr>
              <w:t>,</w:t>
            </w:r>
            <w:r w:rsidR="00B76921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 xml:space="preserve">Veillonella </w:t>
            </w:r>
          </w:p>
        </w:tc>
        <w:tc>
          <w:tcPr>
            <w:tcW w:w="0" w:type="auto"/>
            <w:vAlign w:val="center"/>
          </w:tcPr>
          <w:p w14:paraId="1CC755C9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Anaerostipes</w:t>
            </w:r>
          </w:p>
        </w:tc>
        <w:tc>
          <w:tcPr>
            <w:tcW w:w="0" w:type="auto"/>
            <w:vAlign w:val="center"/>
          </w:tcPr>
          <w:p w14:paraId="2632D01F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TYWJpbm88L0F1dGhvcj48WWVhcj4yMDE2PC9ZZWFyPjxS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=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 </w:instrText>
            </w: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TYWJpbm88L0F1dGhvcj48WWVhcj4yMDE2PC9ZZWFyPjxS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=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.DATA </w:instrText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end"/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35]</w:t>
            </w:r>
            <w:r w:rsidRPr="00EC3D7F">
              <w:rPr>
                <w:rFonts w:ascii="Book Antiqua" w:hAnsi="Book Antiqua"/>
              </w:rPr>
              <w:fldChar w:fldCharType="end"/>
            </w:r>
          </w:p>
        </w:tc>
      </w:tr>
      <w:tr w:rsidR="00B76921" w:rsidRPr="00EC3D7F" w14:paraId="3CD398BF" w14:textId="77777777" w:rsidTr="009A666F">
        <w:trPr>
          <w:jc w:val="center"/>
        </w:trPr>
        <w:tc>
          <w:tcPr>
            <w:tcW w:w="0" w:type="auto"/>
            <w:vAlign w:val="center"/>
          </w:tcPr>
          <w:p w14:paraId="35FB40D3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Colonic mucosal biopsies and 16S RNA gene sequencing: ileal samples</w:t>
            </w:r>
          </w:p>
        </w:tc>
        <w:tc>
          <w:tcPr>
            <w:tcW w:w="0" w:type="auto"/>
            <w:vAlign w:val="center"/>
          </w:tcPr>
          <w:p w14:paraId="31525157" w14:textId="1DD454D6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Barnesiellaceae</w:t>
            </w:r>
            <w:r w:rsidR="00B76921">
              <w:rPr>
                <w:rFonts w:ascii="Book Antiqua" w:hAnsi="Book Antiqua" w:hint="eastAsia"/>
              </w:rPr>
              <w:t>,</w:t>
            </w:r>
            <w:r w:rsidR="00B76921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Blautia</w:t>
            </w:r>
          </w:p>
        </w:tc>
        <w:tc>
          <w:tcPr>
            <w:tcW w:w="0" w:type="auto"/>
            <w:vAlign w:val="center"/>
          </w:tcPr>
          <w:p w14:paraId="3E073BD8" w14:textId="7B3690A8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 xml:space="preserve"> </w:t>
            </w:r>
          </w:p>
        </w:tc>
        <w:tc>
          <w:tcPr>
            <w:tcW w:w="0" w:type="auto"/>
            <w:vAlign w:val="center"/>
          </w:tcPr>
          <w:p w14:paraId="368F91A8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Ub3JyZXM8L0F1dGhvcj48WWVhcj4yMDE2PC9ZZWFyPjxS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 </w:instrText>
            </w: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Ub3JyZXM8L0F1dGhvcj48WWVhcj4yMDE2PC9ZZWFyPjxS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.DATA </w:instrText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end"/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8]</w:t>
            </w:r>
            <w:r w:rsidRPr="00EC3D7F">
              <w:rPr>
                <w:rFonts w:ascii="Book Antiqua" w:hAnsi="Book Antiqua"/>
              </w:rPr>
              <w:fldChar w:fldCharType="end"/>
            </w:r>
          </w:p>
        </w:tc>
      </w:tr>
      <w:tr w:rsidR="00B76921" w:rsidRPr="00EC3D7F" w14:paraId="1B31B2C0" w14:textId="77777777" w:rsidTr="009A666F">
        <w:trPr>
          <w:jc w:val="center"/>
        </w:trPr>
        <w:tc>
          <w:tcPr>
            <w:tcW w:w="0" w:type="auto"/>
            <w:vAlign w:val="center"/>
          </w:tcPr>
          <w:p w14:paraId="1C97B281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Mucosal biopsy of the ileocecal region and 16S RNA gene sequencing</w:t>
            </w:r>
          </w:p>
        </w:tc>
        <w:tc>
          <w:tcPr>
            <w:tcW w:w="0" w:type="auto"/>
            <w:vAlign w:val="center"/>
          </w:tcPr>
          <w:p w14:paraId="02A7AD8C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Clostridium clusters IV</w:t>
            </w:r>
          </w:p>
          <w:p w14:paraId="3D9A8968" w14:textId="4B55AE5F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and XIVa</w:t>
            </w:r>
            <w:r w:rsidR="00B76921">
              <w:rPr>
                <w:rFonts w:ascii="Book Antiqua" w:hAnsi="Book Antiqua" w:hint="eastAsia"/>
              </w:rPr>
              <w:t>,</w:t>
            </w:r>
            <w:r w:rsidR="00B76921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 xml:space="preserve">Akkermansia sp. </w:t>
            </w:r>
            <w:r w:rsidRPr="00B76921">
              <w:rPr>
                <w:rFonts w:ascii="Book Antiqua" w:hAnsi="Book Antiqua"/>
              </w:rPr>
              <w:t>(</w:t>
            </w:r>
            <w:r w:rsidRPr="00EC3D7F">
              <w:rPr>
                <w:rFonts w:ascii="Book Antiqua" w:hAnsi="Book Antiqua"/>
                <w:i/>
                <w:iCs/>
              </w:rPr>
              <w:t>Verrucomicrobia</w:t>
            </w:r>
            <w:r w:rsidRPr="00B76921">
              <w:rPr>
                <w:rFonts w:ascii="Book Antiqua" w:hAnsi="Book Antiqua"/>
              </w:rPr>
              <w:t>)</w:t>
            </w:r>
            <w:r w:rsidR="00B76921" w:rsidRPr="00B76921">
              <w:rPr>
                <w:rFonts w:ascii="Book Antiqua" w:hAnsi="Book Antiqua" w:hint="eastAsia"/>
              </w:rPr>
              <w:t>,</w:t>
            </w:r>
            <w:r w:rsidR="00B76921" w:rsidRPr="00B76921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Uncultured Clostridiales II</w:t>
            </w:r>
          </w:p>
        </w:tc>
        <w:tc>
          <w:tcPr>
            <w:tcW w:w="0" w:type="auto"/>
            <w:vAlign w:val="center"/>
          </w:tcPr>
          <w:p w14:paraId="6C9635F7" w14:textId="32475200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</w:p>
        </w:tc>
        <w:bookmarkStart w:id="5" w:name="_Hlk84950492"/>
        <w:tc>
          <w:tcPr>
            <w:tcW w:w="0" w:type="auto"/>
            <w:vAlign w:val="center"/>
          </w:tcPr>
          <w:p w14:paraId="59A1471B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Sb3NzZW48L0F1dGhvcj48WWVhcj4yMDE1PC9ZZWFyPjxS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 </w:instrText>
            </w: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Sb3NzZW48L0F1dGhvcj48WWVhcj4yMDE1PC9ZZWFyPjxS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.DATA </w:instrText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end"/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34]</w:t>
            </w:r>
            <w:r w:rsidRPr="00EC3D7F">
              <w:rPr>
                <w:rFonts w:ascii="Book Antiqua" w:hAnsi="Book Antiqua"/>
              </w:rPr>
              <w:fldChar w:fldCharType="end"/>
            </w:r>
            <w:bookmarkEnd w:id="5"/>
          </w:p>
        </w:tc>
      </w:tr>
      <w:bookmarkEnd w:id="1"/>
    </w:tbl>
    <w:p w14:paraId="6D522484" w14:textId="06A546F0" w:rsidR="00EC3D7F" w:rsidRPr="003F6532" w:rsidRDefault="00EC3D7F" w:rsidP="003F6532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C3D7F">
        <w:rPr>
          <w:rFonts w:ascii="Book Antiqua" w:hAnsi="Book Antiqua"/>
        </w:rPr>
        <w:br w:type="page"/>
      </w:r>
      <w:r w:rsidRPr="00EC3D7F">
        <w:rPr>
          <w:rFonts w:ascii="Book Antiqua" w:eastAsia="Book Antiqua" w:hAnsi="Book Antiqua" w:cs="Book Antiqua"/>
          <w:b/>
          <w:bCs/>
        </w:rPr>
        <w:lastRenderedPageBreak/>
        <w:t>Table 2 Intestinal flora regulation in primary sclerosing cholangitis treatment</w:t>
      </w:r>
    </w:p>
    <w:tbl>
      <w:tblPr>
        <w:tblStyle w:val="11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84"/>
        <w:gridCol w:w="1701"/>
        <w:gridCol w:w="2552"/>
        <w:gridCol w:w="3203"/>
        <w:gridCol w:w="736"/>
      </w:tblGrid>
      <w:tr w:rsidR="006C5EBE" w:rsidRPr="005905BA" w14:paraId="77844FC3" w14:textId="77777777" w:rsidTr="006C5EBE">
        <w:tc>
          <w:tcPr>
            <w:tcW w:w="5637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4FDE8F" w14:textId="77777777" w:rsidR="00EC3D7F" w:rsidRPr="005905BA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5905BA">
              <w:rPr>
                <w:rFonts w:ascii="Book Antiqua" w:hAnsi="Book Antiqua"/>
                <w:b/>
                <w:bCs/>
              </w:rPr>
              <w:t>Treatment</w:t>
            </w:r>
          </w:p>
        </w:tc>
        <w:tc>
          <w:tcPr>
            <w:tcW w:w="32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19B824" w14:textId="77777777" w:rsidR="00EC3D7F" w:rsidRPr="005905BA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5905BA">
              <w:rPr>
                <w:rFonts w:ascii="Book Antiqua" w:hAnsi="Book Antiqua"/>
                <w:b/>
                <w:bCs/>
              </w:rPr>
              <w:t>Results</w:t>
            </w:r>
          </w:p>
        </w:tc>
        <w:tc>
          <w:tcPr>
            <w:tcW w:w="7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BA0CA8" w14:textId="2808ED15" w:rsidR="00EC3D7F" w:rsidRPr="005905BA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5905BA">
              <w:rPr>
                <w:rFonts w:ascii="Book Antiqua" w:hAnsi="Book Antiqua"/>
                <w:b/>
                <w:bCs/>
              </w:rPr>
              <w:t>Ref</w:t>
            </w:r>
            <w:r w:rsidR="003502DE" w:rsidRPr="005905BA">
              <w:rPr>
                <w:rFonts w:ascii="Book Antiqua" w:hAnsi="Book Antiqua"/>
                <w:b/>
                <w:bCs/>
              </w:rPr>
              <w:t>.</w:t>
            </w:r>
          </w:p>
        </w:tc>
      </w:tr>
      <w:tr w:rsidR="005905BA" w:rsidRPr="00EC3D7F" w14:paraId="62CED43F" w14:textId="77777777" w:rsidTr="006C5EBE">
        <w:tc>
          <w:tcPr>
            <w:tcW w:w="1384" w:type="dxa"/>
            <w:vMerge w:val="restart"/>
            <w:tcBorders>
              <w:top w:val="single" w:sz="4" w:space="0" w:color="auto"/>
            </w:tcBorders>
            <w:vAlign w:val="center"/>
          </w:tcPr>
          <w:p w14:paraId="310256EC" w14:textId="52FABEAA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Oral</w:t>
            </w:r>
            <w:r w:rsidR="005905BA">
              <w:rPr>
                <w:rFonts w:ascii="Book Antiqua" w:hAnsi="Book Antiqua" w:hint="eastAsia"/>
              </w:rPr>
              <w:t xml:space="preserve"> </w:t>
            </w:r>
            <w:r w:rsidRPr="00EC3D7F">
              <w:rPr>
                <w:rFonts w:ascii="Book Antiqua" w:hAnsi="Book Antiqua"/>
              </w:rPr>
              <w:t>Antibiotics</w:t>
            </w:r>
          </w:p>
        </w:tc>
        <w:tc>
          <w:tcPr>
            <w:tcW w:w="1701" w:type="dxa"/>
            <w:vMerge w:val="restart"/>
            <w:tcBorders>
              <w:top w:val="single" w:sz="4" w:space="0" w:color="auto"/>
            </w:tcBorders>
            <w:vAlign w:val="center"/>
          </w:tcPr>
          <w:p w14:paraId="7EA0A28D" w14:textId="1D5AD99B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Vancomycin</w:t>
            </w:r>
          </w:p>
        </w:tc>
        <w:tc>
          <w:tcPr>
            <w:tcW w:w="2552" w:type="dxa"/>
            <w:tcBorders>
              <w:top w:val="single" w:sz="4" w:space="0" w:color="auto"/>
            </w:tcBorders>
            <w:vAlign w:val="center"/>
          </w:tcPr>
          <w:p w14:paraId="7388EC83" w14:textId="148800DF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25 mg four times daily for 90 d</w:t>
            </w:r>
          </w:p>
        </w:tc>
        <w:tc>
          <w:tcPr>
            <w:tcW w:w="3203" w:type="dxa"/>
            <w:tcBorders>
              <w:top w:val="single" w:sz="4" w:space="0" w:color="auto"/>
            </w:tcBorders>
            <w:vAlign w:val="center"/>
          </w:tcPr>
          <w:p w14:paraId="66E65001" w14:textId="5E2EDDD8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Fecal calprotectin and serum GGT levels returned to normal</w:t>
            </w:r>
            <w:r w:rsidR="005905BA">
              <w:rPr>
                <w:rFonts w:ascii="Book Antiqua" w:hAnsi="Book Antiqua" w:hint="eastAsia"/>
              </w:rPr>
              <w:t>.</w:t>
            </w:r>
          </w:p>
        </w:tc>
        <w:tc>
          <w:tcPr>
            <w:tcW w:w="736" w:type="dxa"/>
            <w:tcBorders>
              <w:top w:val="single" w:sz="4" w:space="0" w:color="auto"/>
            </w:tcBorders>
            <w:vAlign w:val="center"/>
          </w:tcPr>
          <w:p w14:paraId="2C981E4A" w14:textId="77777777" w:rsidR="00EC3D7F" w:rsidRPr="003502DE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3502DE">
              <w:rPr>
                <w:rFonts w:ascii="Book Antiqua" w:hAnsi="Book Antiqua"/>
              </w:rPr>
              <w:fldChar w:fldCharType="begin"/>
            </w:r>
            <w:r w:rsidRPr="003502DE">
              <w:rPr>
                <w:rFonts w:ascii="Book Antiqua" w:hAnsi="Book Antiqua"/>
              </w:rPr>
              <w:instrText xml:space="preserve"> ADDIN EN.CITE &lt;EndNote&gt;&lt;Cite&gt;&lt;Author&gt;Britto&lt;/Author&gt;&lt;Year&gt;2021&lt;/Year&gt;&lt;RecNum&gt;421&lt;/RecNum&gt;&lt;DisplayText&gt;&lt;style face="superscript"&gt;[94]&lt;/style&gt;&lt;/DisplayText&gt;&lt;record&gt;&lt;rec-number&gt;421&lt;/rec-number&gt;&lt;foreign-keys&gt;&lt;key app="EN" db-id="vedzaf9zp5e50jea5p45tvpa592fvwex95ap" timestamp="1659160308"&gt;421&lt;/key&gt;&lt;/foreign-keys&gt;&lt;ref-type name="Journal Article"&gt;17&lt;/ref-type&gt;&lt;contributors&gt;&lt;authors&gt;&lt;author&gt;Britto, S. L.&lt;/author&gt;&lt;author&gt;Hoffman, K. L.&lt;/author&gt;&lt;author&gt;Tessier, M. E.&lt;/author&gt;&lt;author&gt;Petrosino, J.&lt;/author&gt;&lt;author&gt;Miloh, T.&lt;/author&gt;&lt;author&gt;Kellermayer, R.&lt;/author&gt;&lt;/authors&gt;&lt;/contributors&gt;&lt;auth-address&gt;Section of Pediatric Gastroenterology, Texas Children&amp;apos;s Hospital Baylor College of Medicine, Houston, TX.&amp;#xD;Alkek Center for Metagenomics and Microbiome Research, Department of Molecular Virology and Microbiology, Baylor College of Medicine, Houston, TX.&amp;#xD;USDA/ARS Children&amp;apos;s Nutrition Research Center, Houston, TX.&lt;/auth-address&gt;&lt;titles&gt;&lt;title&gt;Microbiome Responses to Vancomycin Treatment in a Child With Primary Sclerosing Cholangitis and Ulcerative Colitis&lt;/title&gt;&lt;secondary-title&gt;ACG Case Rep J&lt;/secondary-title&gt;&lt;/titles&gt;&lt;periodical&gt;&lt;full-title&gt;ACG Case Rep J&lt;/full-title&gt;&lt;/periodical&gt;&lt;pages&gt;e00577&lt;/pages&gt;&lt;volume&gt;8&lt;/volume&gt;&lt;number&gt;5&lt;/number&gt;&lt;edition&gt;2021/05/18&lt;/edition&gt;&lt;dates&gt;&lt;year&gt;2021&lt;/year&gt;&lt;pub-dates&gt;&lt;date&gt;May&lt;/date&gt;&lt;/pub-dates&gt;&lt;/dates&gt;&lt;isbn&gt;2326-3253 (Print)&amp;#xD;2326-3253&lt;/isbn&gt;&lt;accession-num&gt;33997090&lt;/accession-num&gt;&lt;urls&gt;&lt;/urls&gt;&lt;custom2&gt;PMC8116036&lt;/custom2&gt;&lt;electronic-resource-num&gt;10.14309/crj.0000000000000577&lt;/electronic-resource-num&gt;&lt;remote-database-provider&gt;NLM&lt;/remote-database-provider&gt;&lt;language&gt;eng&lt;/language&gt;&lt;/record&gt;&lt;/Cite&gt;&lt;/EndNote&gt;</w:instrText>
            </w:r>
            <w:r w:rsidRPr="003502DE">
              <w:rPr>
                <w:rFonts w:ascii="Book Antiqua" w:hAnsi="Book Antiqua"/>
              </w:rPr>
              <w:fldChar w:fldCharType="separate"/>
            </w:r>
            <w:r w:rsidRPr="003502DE">
              <w:rPr>
                <w:rFonts w:ascii="Book Antiqua" w:hAnsi="Book Antiqua"/>
              </w:rPr>
              <w:t>[94]</w:t>
            </w:r>
            <w:r w:rsidRPr="003502DE">
              <w:rPr>
                <w:rFonts w:ascii="Book Antiqua" w:hAnsi="Book Antiqua"/>
              </w:rPr>
              <w:fldChar w:fldCharType="end"/>
            </w:r>
          </w:p>
        </w:tc>
      </w:tr>
      <w:tr w:rsidR="005905BA" w:rsidRPr="00EC3D7F" w14:paraId="00A34786" w14:textId="77777777" w:rsidTr="006C5EBE">
        <w:tc>
          <w:tcPr>
            <w:tcW w:w="1384" w:type="dxa"/>
            <w:vMerge/>
            <w:vAlign w:val="center"/>
          </w:tcPr>
          <w:p w14:paraId="33B16D26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701" w:type="dxa"/>
            <w:vMerge/>
            <w:vAlign w:val="center"/>
          </w:tcPr>
          <w:p w14:paraId="38B512BD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552" w:type="dxa"/>
            <w:vAlign w:val="center"/>
          </w:tcPr>
          <w:p w14:paraId="159C9E86" w14:textId="4CEC3931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25 mg four times daily for 12 w</w:t>
            </w:r>
            <w:r w:rsidR="005905BA">
              <w:rPr>
                <w:rFonts w:ascii="Book Antiqua" w:hAnsi="Book Antiqua" w:hint="eastAsia"/>
              </w:rPr>
              <w:t>k</w:t>
            </w:r>
          </w:p>
        </w:tc>
        <w:tc>
          <w:tcPr>
            <w:tcW w:w="3203" w:type="dxa"/>
            <w:vAlign w:val="center"/>
          </w:tcPr>
          <w:p w14:paraId="7CEC8B36" w14:textId="00B953F2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Significantly decreased ALP, MRS, ESR, and GGT levels.</w:t>
            </w:r>
            <w:r w:rsidR="005905BA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</w:rPr>
              <w:t>Fatigue, pruritus, diarrhea, and anorexia significantly improved.</w:t>
            </w:r>
          </w:p>
        </w:tc>
        <w:tc>
          <w:tcPr>
            <w:tcW w:w="736" w:type="dxa"/>
            <w:vAlign w:val="center"/>
          </w:tcPr>
          <w:p w14:paraId="19A5971F" w14:textId="77777777" w:rsidR="00EC3D7F" w:rsidRPr="003502DE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3502DE">
              <w:rPr>
                <w:rFonts w:ascii="Book Antiqua" w:hAnsi="Book Antiqua"/>
              </w:rPr>
              <w:fldChar w:fldCharType="begin">
                <w:fldData xml:space="preserve">PEVuZE5vdGU+PENpdGU+PEF1dGhvcj5SYWhpbXBvdXI8L0F1dGhvcj48WWVhcj4yMDE2PC9ZZWFy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</w:fldData>
              </w:fldChar>
            </w:r>
            <w:r w:rsidRPr="003502DE">
              <w:rPr>
                <w:rFonts w:ascii="Book Antiqua" w:hAnsi="Book Antiqua"/>
              </w:rPr>
              <w:instrText xml:space="preserve"> ADDIN EN.CITE </w:instrText>
            </w:r>
            <w:r w:rsidRPr="003502DE">
              <w:rPr>
                <w:rFonts w:ascii="Book Antiqua" w:hAnsi="Book Antiqua"/>
              </w:rPr>
              <w:fldChar w:fldCharType="begin">
                <w:fldData xml:space="preserve">PEVuZE5vdGU+PENpdGU+PEF1dGhvcj5SYWhpbXBvdXI8L0F1dGhvcj48WWVhcj4yMDE2PC9ZZWFy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</w:fldData>
              </w:fldChar>
            </w:r>
            <w:r w:rsidRPr="003502DE">
              <w:rPr>
                <w:rFonts w:ascii="Book Antiqua" w:hAnsi="Book Antiqua"/>
              </w:rPr>
              <w:instrText xml:space="preserve"> ADDIN EN.CITE.DATA </w:instrText>
            </w:r>
            <w:r w:rsidRPr="003502DE">
              <w:rPr>
                <w:rFonts w:ascii="Book Antiqua" w:hAnsi="Book Antiqua"/>
              </w:rPr>
            </w:r>
            <w:r w:rsidRPr="003502DE">
              <w:rPr>
                <w:rFonts w:ascii="Book Antiqua" w:hAnsi="Book Antiqua"/>
              </w:rPr>
              <w:fldChar w:fldCharType="end"/>
            </w:r>
            <w:r w:rsidRPr="003502DE">
              <w:rPr>
                <w:rFonts w:ascii="Book Antiqua" w:hAnsi="Book Antiqua"/>
              </w:rPr>
            </w:r>
            <w:r w:rsidRPr="003502DE">
              <w:rPr>
                <w:rFonts w:ascii="Book Antiqua" w:hAnsi="Book Antiqua"/>
              </w:rPr>
              <w:fldChar w:fldCharType="separate"/>
            </w:r>
            <w:r w:rsidRPr="003502DE">
              <w:rPr>
                <w:rFonts w:ascii="Book Antiqua" w:hAnsi="Book Antiqua"/>
              </w:rPr>
              <w:t>[91]</w:t>
            </w:r>
            <w:r w:rsidRPr="003502DE">
              <w:rPr>
                <w:rFonts w:ascii="Book Antiqua" w:hAnsi="Book Antiqua"/>
              </w:rPr>
              <w:fldChar w:fldCharType="end"/>
            </w:r>
          </w:p>
        </w:tc>
      </w:tr>
      <w:tr w:rsidR="005905BA" w:rsidRPr="00EC3D7F" w14:paraId="494C43C0" w14:textId="77777777" w:rsidTr="006C5EBE">
        <w:tc>
          <w:tcPr>
            <w:tcW w:w="1384" w:type="dxa"/>
            <w:vMerge/>
            <w:vAlign w:val="center"/>
          </w:tcPr>
          <w:p w14:paraId="12FB8931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701" w:type="dxa"/>
            <w:vMerge/>
            <w:vAlign w:val="center"/>
          </w:tcPr>
          <w:p w14:paraId="56CAE867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552" w:type="dxa"/>
            <w:vAlign w:val="center"/>
          </w:tcPr>
          <w:p w14:paraId="4142A753" w14:textId="15FC50F3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50 mg/kg/d for 30 to 118 mo</w:t>
            </w:r>
          </w:p>
        </w:tc>
        <w:tc>
          <w:tcPr>
            <w:tcW w:w="3203" w:type="dxa"/>
            <w:vAlign w:val="center"/>
          </w:tcPr>
          <w:p w14:paraId="74794ABC" w14:textId="03B143D2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ecreased ALT, AST, GGT, and ESR levels.</w:t>
            </w:r>
            <w:r w:rsidR="005905BA">
              <w:rPr>
                <w:rFonts w:ascii="Book Antiqua" w:hAnsi="Book Antiqua" w:hint="eastAsia"/>
              </w:rPr>
              <w:t xml:space="preserve"> </w:t>
            </w:r>
            <w:r w:rsidRPr="00EC3D7F">
              <w:rPr>
                <w:rFonts w:ascii="Book Antiqua" w:hAnsi="Book Antiqua"/>
              </w:rPr>
              <w:t>Jaundice improved.</w:t>
            </w:r>
            <w:r w:rsidR="005905BA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</w:rPr>
              <w:t>The overall rate of positive serum autoantibodies decreased after 3.5 mo.</w:t>
            </w:r>
          </w:p>
        </w:tc>
        <w:tc>
          <w:tcPr>
            <w:tcW w:w="736" w:type="dxa"/>
            <w:vAlign w:val="center"/>
          </w:tcPr>
          <w:p w14:paraId="6C3506A1" w14:textId="77777777" w:rsidR="00EC3D7F" w:rsidRPr="003502DE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3502DE">
              <w:rPr>
                <w:rFonts w:ascii="Book Antiqua" w:hAnsi="Book Antiqua"/>
              </w:rPr>
              <w:fldChar w:fldCharType="begin">
                <w:fldData xml:space="preserve">PEVuZE5vdGU+PENpdGU+PEF1dGhvcj5EYXZpZXM8L0F1dGhvcj48WWVhcj4yMDA4PC9ZZWFyPjxS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=
</w:fldData>
              </w:fldChar>
            </w:r>
            <w:r w:rsidRPr="003502DE">
              <w:rPr>
                <w:rFonts w:ascii="Book Antiqua" w:hAnsi="Book Antiqua"/>
              </w:rPr>
              <w:instrText xml:space="preserve"> ADDIN EN.CITE </w:instrText>
            </w:r>
            <w:r w:rsidRPr="003502DE">
              <w:rPr>
                <w:rFonts w:ascii="Book Antiqua" w:hAnsi="Book Antiqua"/>
              </w:rPr>
              <w:fldChar w:fldCharType="begin">
                <w:fldData xml:space="preserve">PEVuZE5vdGU+PENpdGU+PEF1dGhvcj5EYXZpZXM8L0F1dGhvcj48WWVhcj4yMDA4PC9ZZWFyPjxS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=
</w:fldData>
              </w:fldChar>
            </w:r>
            <w:r w:rsidRPr="003502DE">
              <w:rPr>
                <w:rFonts w:ascii="Book Antiqua" w:hAnsi="Book Antiqua"/>
              </w:rPr>
              <w:instrText xml:space="preserve"> ADDIN EN.CITE.DATA </w:instrText>
            </w:r>
            <w:r w:rsidRPr="003502DE">
              <w:rPr>
                <w:rFonts w:ascii="Book Antiqua" w:hAnsi="Book Antiqua"/>
              </w:rPr>
            </w:r>
            <w:r w:rsidRPr="003502DE">
              <w:rPr>
                <w:rFonts w:ascii="Book Antiqua" w:hAnsi="Book Antiqua"/>
              </w:rPr>
              <w:fldChar w:fldCharType="end"/>
            </w:r>
            <w:r w:rsidRPr="003502DE">
              <w:rPr>
                <w:rFonts w:ascii="Book Antiqua" w:hAnsi="Book Antiqua"/>
              </w:rPr>
            </w:r>
            <w:r w:rsidRPr="003502DE">
              <w:rPr>
                <w:rFonts w:ascii="Book Antiqua" w:hAnsi="Book Antiqua"/>
              </w:rPr>
              <w:fldChar w:fldCharType="separate"/>
            </w:r>
            <w:r w:rsidRPr="003502DE">
              <w:rPr>
                <w:rFonts w:ascii="Book Antiqua" w:hAnsi="Book Antiqua"/>
              </w:rPr>
              <w:t>[138]</w:t>
            </w:r>
            <w:r w:rsidRPr="003502DE">
              <w:rPr>
                <w:rFonts w:ascii="Book Antiqua" w:hAnsi="Book Antiqua"/>
              </w:rPr>
              <w:fldChar w:fldCharType="end"/>
            </w:r>
          </w:p>
        </w:tc>
      </w:tr>
      <w:tr w:rsidR="005905BA" w:rsidRPr="00EC3D7F" w14:paraId="3C0742E9" w14:textId="77777777" w:rsidTr="006C5EBE">
        <w:tc>
          <w:tcPr>
            <w:tcW w:w="1384" w:type="dxa"/>
            <w:vMerge/>
            <w:vAlign w:val="center"/>
          </w:tcPr>
          <w:p w14:paraId="0DD000EF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701" w:type="dxa"/>
            <w:vAlign w:val="center"/>
          </w:tcPr>
          <w:p w14:paraId="7FC07EAD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Vancomycin and metronidazole</w:t>
            </w:r>
          </w:p>
        </w:tc>
        <w:tc>
          <w:tcPr>
            <w:tcW w:w="2552" w:type="dxa"/>
            <w:vAlign w:val="center"/>
          </w:tcPr>
          <w:p w14:paraId="47029DC7" w14:textId="4A2C59C4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Vancomycin: 125 mg or 250 mg four times daily for 12 wk.</w:t>
            </w:r>
            <w:r w:rsidR="005905BA">
              <w:rPr>
                <w:rFonts w:ascii="Book Antiqua" w:hAnsi="Book Antiqua" w:hint="eastAsia"/>
              </w:rPr>
              <w:t xml:space="preserve"> </w:t>
            </w:r>
            <w:r w:rsidRPr="00EC3D7F">
              <w:rPr>
                <w:rFonts w:ascii="Book Antiqua" w:hAnsi="Book Antiqua"/>
              </w:rPr>
              <w:t>Metronidazole:</w:t>
            </w:r>
            <w:r w:rsidR="005905BA">
              <w:rPr>
                <w:rFonts w:ascii="Book Antiqua" w:hAnsi="Book Antiqua" w:hint="eastAsia"/>
              </w:rPr>
              <w:t xml:space="preserve"> </w:t>
            </w:r>
            <w:r w:rsidRPr="00EC3D7F">
              <w:rPr>
                <w:rFonts w:ascii="Book Antiqua" w:hAnsi="Book Antiqua"/>
              </w:rPr>
              <w:t>250 mg or 500 mg three times daily for 12 wk</w:t>
            </w:r>
            <w:r w:rsidR="005905BA">
              <w:rPr>
                <w:rFonts w:ascii="Book Antiqua" w:hAnsi="Book Antiqua"/>
              </w:rPr>
              <w:t>.</w:t>
            </w:r>
          </w:p>
        </w:tc>
        <w:tc>
          <w:tcPr>
            <w:tcW w:w="3203" w:type="dxa"/>
            <w:vAlign w:val="center"/>
          </w:tcPr>
          <w:p w14:paraId="7223CE49" w14:textId="06D298A4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ecreased ALP and MRS levels. The decrease in ALP level was more pronounced following vancomycin administration.</w:t>
            </w:r>
          </w:p>
        </w:tc>
        <w:tc>
          <w:tcPr>
            <w:tcW w:w="736" w:type="dxa"/>
            <w:vAlign w:val="center"/>
          </w:tcPr>
          <w:p w14:paraId="62ADAE5E" w14:textId="77777777" w:rsidR="00EC3D7F" w:rsidRPr="003502DE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3502DE">
              <w:rPr>
                <w:rFonts w:ascii="Book Antiqua" w:hAnsi="Book Antiqua"/>
              </w:rPr>
              <w:fldChar w:fldCharType="begin"/>
            </w:r>
            <w:r w:rsidRPr="003502DE">
              <w:rPr>
                <w:rFonts w:ascii="Book Antiqua" w:hAnsi="Book Antiqua"/>
              </w:rPr>
              <w:instrText xml:space="preserve"> ADDIN EN.CITE &lt;EndNote&gt;&lt;Cite&gt;&lt;Author&gt;Tabibian&lt;/Author&gt;&lt;Year&gt;2013&lt;/Year&gt;&lt;RecNum&gt;314&lt;/RecNum&gt;&lt;DisplayText&gt;&lt;style face="superscript"&gt;[90]&lt;/style&gt;&lt;/DisplayText&gt;&lt;record&gt;&lt;rec-number&gt;314&lt;/rec-number&gt;&lt;foreign-keys&gt;&lt;key app="EN" db-id="95pf9a09ce99esea2pfps95k0aezr5rrzw09" timestamp="1636255816"&gt;314&lt;/key&gt;&lt;/foreign-keys&gt;&lt;ref-type name="Journal Article"&gt;17&lt;/ref-type&gt;&lt;contributors&gt;&lt;authors&gt;&lt;author&gt;Tabibian, J. H.&lt;/author&gt;&lt;author&gt;Weeding, E.&lt;/author&gt;&lt;author&gt;Jorgensen, R. A.&lt;/author&gt;&lt;author&gt;Petz, J. L.&lt;/author&gt;&lt;author&gt;Keach, J. C.&lt;/author&gt;&lt;author&gt;Talwalkar, J. A.&lt;/author&gt;&lt;author&gt;Lindor, K. D.&lt;/author&gt;&lt;/authors&gt;&lt;/contributors&gt;&lt;auth-address&gt;Division of Gastroenterology and Hepatology, Mayo Clinic, Rochester, MN, USA.&lt;/auth-address&gt;&lt;titles&gt;&lt;title&gt;Randomised clinical trial: vancomycin or metronidazole in patients with primary sclerosing cholangitis - a pilot study&lt;/title&gt;&lt;secondary-title&gt;Aliment Pharmacol Ther&lt;/secondary-title&gt;&lt;/titles&gt;&lt;periodical&gt;&lt;full-title&gt;Aliment Pharmacol Ther&lt;/full-title&gt;&lt;/periodical&gt;&lt;pages&gt;604-12&lt;/pages&gt;&lt;volume&gt;37&lt;/volume&gt;&lt;number&gt;6&lt;/number&gt;&lt;edition&gt;2013/02/07&lt;/edition&gt;&lt;keywords&gt;&lt;keyword&gt;Adult&lt;/keyword&gt;&lt;keyword&gt;Aged&lt;/keyword&gt;&lt;keyword&gt;Anti-Bacterial Agents/adverse effects/*therapeutic use&lt;/keyword&gt;&lt;keyword&gt;Bilirubin&lt;/keyword&gt;&lt;keyword&gt;Biomarkers&lt;/keyword&gt;&lt;keyword&gt;Cholangitis, Sclerosing/*drug therapy&lt;/keyword&gt;&lt;keyword&gt;Dose-Response Relationship, Drug&lt;/keyword&gt;&lt;keyword&gt;Double-Blind Method&lt;/keyword&gt;&lt;keyword&gt;Female&lt;/keyword&gt;&lt;keyword&gt;Humans&lt;/keyword&gt;&lt;keyword&gt;Male&lt;/keyword&gt;&lt;keyword&gt;Metronidazole/adverse effects/*therapeutic use&lt;/keyword&gt;&lt;keyword&gt;Middle Aged&lt;/keyword&gt;&lt;keyword&gt;Pilot Projects&lt;/keyword&gt;&lt;keyword&gt;Vancomycin/adverse effects/*therapeutic use&lt;/keyword&gt;&lt;keyword&gt;Young Adult&lt;/keyword&gt;&lt;/keywords&gt;&lt;dates&gt;&lt;year&gt;2013&lt;/year&gt;&lt;pub-dates&gt;&lt;date&gt;Mar&lt;/date&gt;&lt;/pub-dates&gt;&lt;/dates&gt;&lt;isbn&gt;0269-2813&lt;/isbn&gt;&lt;accession-num&gt;23384404&lt;/accession-num&gt;&lt;urls&gt;&lt;/urls&gt;&lt;electronic-resource-num&gt;10.1111/apt.12232&lt;/electronic-resource-num&gt;&lt;remote-database-provider&gt;NLM&lt;/remote-database-provider&gt;&lt;language&gt;eng&lt;/language&gt;&lt;/record&gt;&lt;/Cite&gt;&lt;/EndNote&gt;</w:instrText>
            </w:r>
            <w:r w:rsidRPr="003502DE">
              <w:rPr>
                <w:rFonts w:ascii="Book Antiqua" w:hAnsi="Book Antiqua"/>
              </w:rPr>
              <w:fldChar w:fldCharType="separate"/>
            </w:r>
            <w:r w:rsidRPr="003502DE">
              <w:rPr>
                <w:rFonts w:ascii="Book Antiqua" w:hAnsi="Book Antiqua"/>
              </w:rPr>
              <w:t>[90]</w:t>
            </w:r>
            <w:r w:rsidRPr="003502DE">
              <w:rPr>
                <w:rFonts w:ascii="Book Antiqua" w:hAnsi="Book Antiqua"/>
              </w:rPr>
              <w:fldChar w:fldCharType="end"/>
            </w:r>
          </w:p>
        </w:tc>
      </w:tr>
      <w:tr w:rsidR="005905BA" w:rsidRPr="00EC3D7F" w14:paraId="486A59DA" w14:textId="77777777" w:rsidTr="006C5EBE">
        <w:tc>
          <w:tcPr>
            <w:tcW w:w="1384" w:type="dxa"/>
            <w:vMerge/>
            <w:vAlign w:val="center"/>
          </w:tcPr>
          <w:p w14:paraId="7D9EBAA9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701" w:type="dxa"/>
            <w:vAlign w:val="center"/>
          </w:tcPr>
          <w:p w14:paraId="4D6BD350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Metronidazole with ursodeoxycholic acid</w:t>
            </w:r>
          </w:p>
        </w:tc>
        <w:tc>
          <w:tcPr>
            <w:tcW w:w="2552" w:type="dxa"/>
            <w:vAlign w:val="center"/>
          </w:tcPr>
          <w:p w14:paraId="3C968FE3" w14:textId="6A88CCF9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Taken together for 36 mo</w:t>
            </w:r>
          </w:p>
        </w:tc>
        <w:tc>
          <w:tcPr>
            <w:tcW w:w="3203" w:type="dxa"/>
            <w:vAlign w:val="center"/>
          </w:tcPr>
          <w:p w14:paraId="771AB98C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Significantly decreased ALP and MRS levels.</w:t>
            </w:r>
          </w:p>
        </w:tc>
        <w:tc>
          <w:tcPr>
            <w:tcW w:w="736" w:type="dxa"/>
            <w:vAlign w:val="center"/>
          </w:tcPr>
          <w:p w14:paraId="574D3801" w14:textId="77777777" w:rsidR="00EC3D7F" w:rsidRPr="003502DE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3502DE">
              <w:rPr>
                <w:rFonts w:ascii="Book Antiqua" w:hAnsi="Book Antiqua"/>
              </w:rPr>
              <w:fldChar w:fldCharType="begin">
                <w:fldData xml:space="preserve">PEVuZE5vdGU+PENpdGU+PEF1dGhvcj5Gw6Rya2tpbMOkPC9BdXRob3I+PFllYXI+MjAwNDwvWWVh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</w:fldData>
              </w:fldChar>
            </w:r>
            <w:r w:rsidRPr="003502DE">
              <w:rPr>
                <w:rFonts w:ascii="Book Antiqua" w:hAnsi="Book Antiqua"/>
              </w:rPr>
              <w:instrText xml:space="preserve"> ADDIN EN.CITE </w:instrText>
            </w:r>
            <w:r w:rsidRPr="003502DE">
              <w:rPr>
                <w:rFonts w:ascii="Book Antiqua" w:hAnsi="Book Antiqua"/>
              </w:rPr>
              <w:fldChar w:fldCharType="begin">
                <w:fldData xml:space="preserve">PEVuZE5vdGU+PENpdGU+PEF1dGhvcj5Gw6Rya2tpbMOkPC9BdXRob3I+PFllYXI+MjAwNDwvWWVh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</w:fldData>
              </w:fldChar>
            </w:r>
            <w:r w:rsidRPr="003502DE">
              <w:rPr>
                <w:rFonts w:ascii="Book Antiqua" w:hAnsi="Book Antiqua"/>
              </w:rPr>
              <w:instrText xml:space="preserve"> ADDIN EN.CITE.DATA </w:instrText>
            </w:r>
            <w:r w:rsidRPr="003502DE">
              <w:rPr>
                <w:rFonts w:ascii="Book Antiqua" w:hAnsi="Book Antiqua"/>
              </w:rPr>
            </w:r>
            <w:r w:rsidRPr="003502DE">
              <w:rPr>
                <w:rFonts w:ascii="Book Antiqua" w:hAnsi="Book Antiqua"/>
              </w:rPr>
              <w:fldChar w:fldCharType="end"/>
            </w:r>
            <w:r w:rsidRPr="003502DE">
              <w:rPr>
                <w:rFonts w:ascii="Book Antiqua" w:hAnsi="Book Antiqua"/>
              </w:rPr>
            </w:r>
            <w:r w:rsidRPr="003502DE">
              <w:rPr>
                <w:rFonts w:ascii="Book Antiqua" w:hAnsi="Book Antiqua"/>
              </w:rPr>
              <w:fldChar w:fldCharType="separate"/>
            </w:r>
            <w:r w:rsidRPr="003502DE">
              <w:rPr>
                <w:rFonts w:ascii="Book Antiqua" w:hAnsi="Book Antiqua"/>
              </w:rPr>
              <w:t>[98]</w:t>
            </w:r>
            <w:r w:rsidRPr="003502DE">
              <w:rPr>
                <w:rFonts w:ascii="Book Antiqua" w:hAnsi="Book Antiqua"/>
              </w:rPr>
              <w:fldChar w:fldCharType="end"/>
            </w:r>
          </w:p>
        </w:tc>
      </w:tr>
      <w:tr w:rsidR="005905BA" w:rsidRPr="00EC3D7F" w14:paraId="3A03CBC7" w14:textId="77777777" w:rsidTr="006C5EBE">
        <w:tc>
          <w:tcPr>
            <w:tcW w:w="1384" w:type="dxa"/>
            <w:vMerge/>
            <w:vAlign w:val="center"/>
          </w:tcPr>
          <w:p w14:paraId="3305D1B8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701" w:type="dxa"/>
            <w:vAlign w:val="center"/>
          </w:tcPr>
          <w:p w14:paraId="014B4B4D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Azithromycin</w:t>
            </w:r>
          </w:p>
        </w:tc>
        <w:tc>
          <w:tcPr>
            <w:tcW w:w="2552" w:type="dxa"/>
            <w:vAlign w:val="center"/>
          </w:tcPr>
          <w:p w14:paraId="40947914" w14:textId="68C4973F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 xml:space="preserve">500 mg three days per week for </w:t>
            </w:r>
            <w:r w:rsidR="005905BA">
              <w:rPr>
                <w:rFonts w:ascii="Book Antiqua" w:hAnsi="Book Antiqua"/>
              </w:rPr>
              <w:t>6</w:t>
            </w:r>
            <w:r w:rsidRPr="00EC3D7F">
              <w:rPr>
                <w:rFonts w:ascii="Book Antiqua" w:hAnsi="Book Antiqua"/>
              </w:rPr>
              <w:t xml:space="preserve"> wk</w:t>
            </w:r>
          </w:p>
        </w:tc>
        <w:tc>
          <w:tcPr>
            <w:tcW w:w="3203" w:type="dxa"/>
            <w:vAlign w:val="center"/>
          </w:tcPr>
          <w:p w14:paraId="7E6434EE" w14:textId="58EB39F5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ecreased ALP and TBIL levels and cholestasis-</w:t>
            </w:r>
            <w:r w:rsidRPr="00EC3D7F">
              <w:rPr>
                <w:rFonts w:ascii="Book Antiqua" w:hAnsi="Book Antiqua"/>
              </w:rPr>
              <w:lastRenderedPageBreak/>
              <w:t>related symptoms. The urine was turned dark in color again</w:t>
            </w:r>
          </w:p>
        </w:tc>
        <w:tc>
          <w:tcPr>
            <w:tcW w:w="736" w:type="dxa"/>
            <w:vAlign w:val="center"/>
          </w:tcPr>
          <w:p w14:paraId="654F9B40" w14:textId="77777777" w:rsidR="00EC3D7F" w:rsidRPr="003502DE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3502DE">
              <w:rPr>
                <w:rFonts w:ascii="Book Antiqua" w:hAnsi="Book Antiqua"/>
              </w:rPr>
              <w:lastRenderedPageBreak/>
              <w:fldChar w:fldCharType="begin"/>
            </w:r>
            <w:r w:rsidRPr="003502DE">
              <w:rPr>
                <w:rFonts w:ascii="Book Antiqua" w:hAnsi="Book Antiqua"/>
              </w:rPr>
              <w:instrText xml:space="preserve"> ADDIN EN.CITE &lt;EndNote&gt;&lt;Cite&gt;&lt;Author&gt;Boner&lt;/Author&gt;&lt;Year&gt;2007&lt;/Year&gt;&lt;RecNum&gt;367&lt;/RecNum&gt;&lt;DisplayText&gt;&lt;style face="superscript"&gt;[139]&lt;/style&gt;&lt;/DisplayText&gt;&lt;record&gt;&lt;rec-number&gt;367&lt;/rec-number&gt;&lt;foreign-keys&gt;&lt;key app="EN" db-id="95pf9a09ce99esea2pfps95k0aezr5rrzw09" timestamp="1639494338"&gt;367&lt;/key&gt;&lt;/foreign-keys&gt;&lt;ref-type name="Journal Article"&gt;17&lt;/ref-type&gt;&lt;contributors&gt;&lt;authors&gt;&lt;author&gt;Boner, A. L.&lt;/author&gt;&lt;author&gt;Peroni, D.&lt;/author&gt;&lt;author&gt;Bodini, A.&lt;/author&gt;&lt;author&gt;Delaini, G.&lt;/author&gt;&lt;author&gt;Piacentini, G.&lt;/author&gt;&lt;/authors&gt;&lt;/contributors&gt;&lt;auth-address&gt;Department of Pediatrics, University of Verona, Italy.&lt;/auth-address&gt;&lt;titles&gt;&lt;title&gt;Azithromycin may reduce cholestasis in primary sclerosing cholangitis: a case report and serendipitous observation&lt;/title&gt;&lt;secondary-title&gt;Int J Immunopathol Pharmacol&lt;/secondary-title&gt;&lt;/titles&gt;&lt;periodical&gt;&lt;full-title&gt;Int J Immunopathol Pharmacol&lt;/full-title&gt;&lt;/periodical&gt;&lt;pages&gt;847-9&lt;/pages&gt;&lt;volume&gt;20&lt;/volume&gt;&lt;number&gt;4&lt;/number&gt;&lt;edition&gt;2008/01/09&lt;/edition&gt;&lt;keywords&gt;&lt;keyword&gt;Anti-Bacterial Agents/*therapeutic use&lt;/keyword&gt;&lt;keyword&gt;Azithromycin/*therapeutic use&lt;/keyword&gt;&lt;keyword&gt;Bile/chemistry/enzymology&lt;/keyword&gt;&lt;keyword&gt;Cholagogues and Choleretics/adverse effects/therapeutic use&lt;/keyword&gt;&lt;keyword&gt;Cholangitis, Sclerosing/complications/*drug therapy/urine&lt;/keyword&gt;&lt;keyword&gt;Cholestasis/*drug therapy/etiology/urine&lt;/keyword&gt;&lt;keyword&gt;Crohn Disease/complications/drug therapy&lt;/keyword&gt;&lt;keyword&gt;Female&lt;/keyword&gt;&lt;keyword&gt;Humans&lt;/keyword&gt;&lt;keyword&gt;Liver Function Tests&lt;/keyword&gt;&lt;keyword&gt;Middle Aged&lt;/keyword&gt;&lt;keyword&gt;Ursodeoxycholic Acid/adverse effects/therapeutic use&lt;/keyword&gt;&lt;/keywords&gt;&lt;dates&gt;&lt;year&gt;2007&lt;/year&gt;&lt;pub-dates&gt;&lt;date&gt;Oct-Dec&lt;/date&gt;&lt;/pub-dates&gt;&lt;/dates&gt;&lt;isbn&gt;0394-6320 (Print)&amp;#xD;0394-6320&lt;/isbn&gt;&lt;accession-num&gt;18179759&lt;/accession-num&gt;&lt;urls&gt;&lt;/urls&gt;&lt;electronic-resource-num&gt;10.1177/039463200702000423&lt;/electronic-resource-num&gt;&lt;remote-database-provider&gt;NLM&lt;/remote-database-provider&gt;&lt;language&gt;eng&lt;/language&gt;&lt;/record&gt;&lt;/Cite&gt;&lt;/EndNote&gt;</w:instrText>
            </w:r>
            <w:r w:rsidRPr="003502DE">
              <w:rPr>
                <w:rFonts w:ascii="Book Antiqua" w:hAnsi="Book Antiqua"/>
              </w:rPr>
              <w:fldChar w:fldCharType="separate"/>
            </w:r>
            <w:r w:rsidRPr="003502DE">
              <w:rPr>
                <w:rFonts w:ascii="Book Antiqua" w:hAnsi="Book Antiqua"/>
              </w:rPr>
              <w:t>[139]</w:t>
            </w:r>
            <w:r w:rsidRPr="003502DE">
              <w:rPr>
                <w:rFonts w:ascii="Book Antiqua" w:hAnsi="Book Antiqua"/>
              </w:rPr>
              <w:fldChar w:fldCharType="end"/>
            </w:r>
          </w:p>
        </w:tc>
      </w:tr>
      <w:tr w:rsidR="005905BA" w:rsidRPr="00EC3D7F" w14:paraId="7E150359" w14:textId="77777777" w:rsidTr="006C5EBE">
        <w:tc>
          <w:tcPr>
            <w:tcW w:w="1384" w:type="dxa"/>
            <w:vMerge/>
            <w:vAlign w:val="center"/>
          </w:tcPr>
          <w:p w14:paraId="3EAD6FDA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701" w:type="dxa"/>
            <w:vAlign w:val="center"/>
          </w:tcPr>
          <w:p w14:paraId="1EA8E0E1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Rifaximin</w:t>
            </w:r>
          </w:p>
        </w:tc>
        <w:tc>
          <w:tcPr>
            <w:tcW w:w="2552" w:type="dxa"/>
            <w:vAlign w:val="center"/>
          </w:tcPr>
          <w:p w14:paraId="4FC7D3AE" w14:textId="1308DEFC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550 mg twice daily for 12 wk</w:t>
            </w:r>
          </w:p>
        </w:tc>
        <w:tc>
          <w:tcPr>
            <w:tcW w:w="3203" w:type="dxa"/>
            <w:vAlign w:val="center"/>
          </w:tcPr>
          <w:p w14:paraId="02DB9297" w14:textId="19090AF1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ecreased GGT and CRP levels.</w:t>
            </w:r>
            <w:r w:rsidR="005905BA">
              <w:rPr>
                <w:rFonts w:ascii="Book Antiqua" w:hAnsi="Book Antiqua" w:hint="eastAsia"/>
              </w:rPr>
              <w:t xml:space="preserve"> </w:t>
            </w:r>
            <w:r w:rsidRPr="00EC3D7F">
              <w:rPr>
                <w:rFonts w:ascii="Book Antiqua" w:hAnsi="Book Antiqua"/>
              </w:rPr>
              <w:t>Improved pruritus symptoms.</w:t>
            </w:r>
          </w:p>
        </w:tc>
        <w:tc>
          <w:tcPr>
            <w:tcW w:w="736" w:type="dxa"/>
            <w:vAlign w:val="center"/>
          </w:tcPr>
          <w:p w14:paraId="3C93684C" w14:textId="77777777" w:rsidR="00EC3D7F" w:rsidRPr="003502DE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3502DE">
              <w:rPr>
                <w:rFonts w:ascii="Book Antiqua" w:hAnsi="Book Antiqua"/>
              </w:rPr>
              <w:fldChar w:fldCharType="begin">
                <w:fldData xml:space="preserve">PEVuZE5vdGU+PENpdGU+PEF1dGhvcj5UYWJpYmlhbjwvQXV0aG9yPjxZZWFyPjIwMTc8L1llYXI+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</w:fldData>
              </w:fldChar>
            </w:r>
            <w:r w:rsidRPr="003502DE">
              <w:rPr>
                <w:rFonts w:ascii="Book Antiqua" w:hAnsi="Book Antiqua"/>
              </w:rPr>
              <w:instrText xml:space="preserve"> ADDIN EN.CITE </w:instrText>
            </w:r>
            <w:r w:rsidRPr="003502DE">
              <w:rPr>
                <w:rFonts w:ascii="Book Antiqua" w:hAnsi="Book Antiqua"/>
              </w:rPr>
              <w:fldChar w:fldCharType="begin">
                <w:fldData xml:space="preserve">PEVuZE5vdGU+PENpdGU+PEF1dGhvcj5UYWJpYmlhbjwvQXV0aG9yPjxZZWFyPjIwMTc8L1llYXI+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</w:fldData>
              </w:fldChar>
            </w:r>
            <w:r w:rsidRPr="003502DE">
              <w:rPr>
                <w:rFonts w:ascii="Book Antiqua" w:hAnsi="Book Antiqua"/>
              </w:rPr>
              <w:instrText xml:space="preserve"> ADDIN EN.CITE.DATA </w:instrText>
            </w:r>
            <w:r w:rsidRPr="003502DE">
              <w:rPr>
                <w:rFonts w:ascii="Book Antiqua" w:hAnsi="Book Antiqua"/>
              </w:rPr>
            </w:r>
            <w:r w:rsidRPr="003502DE">
              <w:rPr>
                <w:rFonts w:ascii="Book Antiqua" w:hAnsi="Book Antiqua"/>
              </w:rPr>
              <w:fldChar w:fldCharType="end"/>
            </w:r>
            <w:r w:rsidRPr="003502DE">
              <w:rPr>
                <w:rFonts w:ascii="Book Antiqua" w:hAnsi="Book Antiqua"/>
              </w:rPr>
            </w:r>
            <w:r w:rsidRPr="003502DE">
              <w:rPr>
                <w:rFonts w:ascii="Book Antiqua" w:hAnsi="Book Antiqua"/>
              </w:rPr>
              <w:fldChar w:fldCharType="separate"/>
            </w:r>
            <w:r w:rsidRPr="003502DE">
              <w:rPr>
                <w:rFonts w:ascii="Book Antiqua" w:hAnsi="Book Antiqua"/>
              </w:rPr>
              <w:t>[95]</w:t>
            </w:r>
            <w:r w:rsidRPr="003502DE">
              <w:rPr>
                <w:rFonts w:ascii="Book Antiqua" w:hAnsi="Book Antiqua"/>
              </w:rPr>
              <w:fldChar w:fldCharType="end"/>
            </w:r>
          </w:p>
        </w:tc>
      </w:tr>
      <w:tr w:rsidR="005905BA" w:rsidRPr="00EC3D7F" w14:paraId="6C0DEFAA" w14:textId="77777777" w:rsidTr="006C5EBE">
        <w:tc>
          <w:tcPr>
            <w:tcW w:w="1384" w:type="dxa"/>
            <w:vMerge/>
            <w:vAlign w:val="center"/>
          </w:tcPr>
          <w:p w14:paraId="072E7914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701" w:type="dxa"/>
            <w:vAlign w:val="center"/>
          </w:tcPr>
          <w:p w14:paraId="1CE79E9A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Minocycline</w:t>
            </w:r>
          </w:p>
        </w:tc>
        <w:tc>
          <w:tcPr>
            <w:tcW w:w="2552" w:type="dxa"/>
            <w:vAlign w:val="center"/>
          </w:tcPr>
          <w:p w14:paraId="7CBC4578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00 mg twice daily for one year</w:t>
            </w:r>
          </w:p>
        </w:tc>
        <w:tc>
          <w:tcPr>
            <w:tcW w:w="3203" w:type="dxa"/>
            <w:vAlign w:val="center"/>
          </w:tcPr>
          <w:p w14:paraId="5DC21064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Significantly decreased ALP and MRS levels.</w:t>
            </w:r>
          </w:p>
        </w:tc>
        <w:tc>
          <w:tcPr>
            <w:tcW w:w="736" w:type="dxa"/>
            <w:vAlign w:val="center"/>
          </w:tcPr>
          <w:p w14:paraId="78FBB9A5" w14:textId="77777777" w:rsidR="00EC3D7F" w:rsidRPr="003502DE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3502DE">
              <w:rPr>
                <w:rFonts w:ascii="Book Antiqua" w:hAnsi="Book Antiqua"/>
              </w:rPr>
              <w:fldChar w:fldCharType="begin"/>
            </w:r>
            <w:r w:rsidRPr="003502DE">
              <w:rPr>
                <w:rFonts w:ascii="Book Antiqua" w:hAnsi="Book Antiqua"/>
              </w:rPr>
              <w:instrText xml:space="preserve"> ADDIN EN.CITE &lt;EndNote&gt;&lt;Cite&gt;&lt;Author&gt;Silveira&lt;/Author&gt;&lt;Year&gt;2009&lt;/Year&gt;&lt;RecNum&gt;365&lt;/RecNum&gt;&lt;DisplayText&gt;&lt;style face="superscript"&gt;[100]&lt;/style&gt;&lt;/DisplayText&gt;&lt;record&gt;&lt;rec-number&gt;365&lt;/rec-number&gt;&lt;foreign-keys&gt;&lt;key app="EN" db-id="95pf9a09ce99esea2pfps95k0aezr5rrzw09" timestamp="1639470823"&gt;365&lt;/key&gt;&lt;/foreign-keys&gt;&lt;ref-type name="Journal Article"&gt;17&lt;/ref-type&gt;&lt;contributors&gt;&lt;authors&gt;&lt;author&gt;Silveira, M. G.&lt;/author&gt;&lt;author&gt;Torok, N. J.&lt;/author&gt;&lt;author&gt;Gossard, A. A.&lt;/author&gt;&lt;author&gt;Keach, J. C.&lt;/author&gt;&lt;author&gt;Jorgensen, R. A.&lt;/author&gt;&lt;author&gt;Petz, J. L.&lt;/author&gt;&lt;author&gt;Lindor, K. D.&lt;/author&gt;&lt;/authors&gt;&lt;/contributors&gt;&lt;auth-address&gt;Division of Gastroenterology and Hepatology, Miles and Shirley Fiterman Center for Digestive Diseases, Mayo Clinic, 200 First Street SW, Rochester, MN 55905, USA.&lt;/auth-address&gt;&lt;titles&gt;&lt;title&gt;Minocycline in the treatment of patients with primary sclerosing cholangitis: results of a pilot study&lt;/title&gt;&lt;secondary-title&gt;Am J Gastroenterol&lt;/secondary-title&gt;&lt;/titles&gt;&lt;periodical&gt;&lt;full-title&gt;Am J Gastroenterol&lt;/full-title&gt;&lt;/periodical&gt;&lt;pages&gt;83-8&lt;/pages&gt;&lt;volume&gt;104&lt;/volume&gt;&lt;number&gt;1&lt;/number&gt;&lt;edition&gt;2008/12/23&lt;/edition&gt;&lt;keywords&gt;&lt;keyword&gt;Adult&lt;/keyword&gt;&lt;keyword&gt;Aged&lt;/keyword&gt;&lt;keyword&gt;Anti-Bacterial Agents/adverse effects/*therapeutic use&lt;/keyword&gt;&lt;keyword&gt;Cholangitis, Sclerosing/*drug therapy/metabolism/pathology&lt;/keyword&gt;&lt;keyword&gt;Female&lt;/keyword&gt;&lt;keyword&gt;Humans&lt;/keyword&gt;&lt;keyword&gt;Liver/metabolism/pathology&lt;/keyword&gt;&lt;keyword&gt;Male&lt;/keyword&gt;&lt;keyword&gt;Middle Aged&lt;/keyword&gt;&lt;keyword&gt;Minocycline/adverse effects/*therapeutic use&lt;/keyword&gt;&lt;keyword&gt;Pilot Projects&lt;/keyword&gt;&lt;keyword&gt;Young Adult&lt;/keyword&gt;&lt;/keywords&gt;&lt;dates&gt;&lt;year&gt;2009&lt;/year&gt;&lt;pub-dates&gt;&lt;date&gt;Jan&lt;/date&gt;&lt;/pub-dates&gt;&lt;/dates&gt;&lt;isbn&gt;0002-9270&lt;/isbn&gt;&lt;accession-num&gt;19098854&lt;/accession-num&gt;&lt;urls&gt;&lt;/urls&gt;&lt;electronic-resource-num&gt;10.1038/ajg.2008.14&lt;/electronic-resource-num&gt;&lt;remote-database-provider&gt;NLM&lt;/remote-database-provider&gt;&lt;language&gt;eng&lt;/language&gt;&lt;/record&gt;&lt;/Cite&gt;&lt;/EndNote&gt;</w:instrText>
            </w:r>
            <w:r w:rsidRPr="003502DE">
              <w:rPr>
                <w:rFonts w:ascii="Book Antiqua" w:hAnsi="Book Antiqua"/>
              </w:rPr>
              <w:fldChar w:fldCharType="separate"/>
            </w:r>
            <w:r w:rsidRPr="003502DE">
              <w:rPr>
                <w:rFonts w:ascii="Book Antiqua" w:hAnsi="Book Antiqua"/>
              </w:rPr>
              <w:t>[100]</w:t>
            </w:r>
            <w:r w:rsidRPr="003502DE">
              <w:rPr>
                <w:rFonts w:ascii="Book Antiqua" w:hAnsi="Book Antiqua"/>
              </w:rPr>
              <w:fldChar w:fldCharType="end"/>
            </w:r>
          </w:p>
        </w:tc>
      </w:tr>
      <w:tr w:rsidR="00EC3D7F" w:rsidRPr="00EC3D7F" w14:paraId="5FD8EB1F" w14:textId="77777777" w:rsidTr="006C5EBE">
        <w:tc>
          <w:tcPr>
            <w:tcW w:w="5637" w:type="dxa"/>
            <w:gridSpan w:val="3"/>
            <w:vAlign w:val="center"/>
          </w:tcPr>
          <w:p w14:paraId="1FDB873D" w14:textId="63EBB8E5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Fecal microbiota transplantation at 24 wk</w:t>
            </w:r>
          </w:p>
        </w:tc>
        <w:tc>
          <w:tcPr>
            <w:tcW w:w="3203" w:type="dxa"/>
            <w:vAlign w:val="center"/>
          </w:tcPr>
          <w:p w14:paraId="7E6614B2" w14:textId="1766CBD1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Significantly decreased ALP levels.</w:t>
            </w:r>
            <w:r w:rsidR="005905BA">
              <w:rPr>
                <w:rFonts w:ascii="Book Antiqua" w:hAnsi="Book Antiqua" w:hint="eastAsia"/>
              </w:rPr>
              <w:t xml:space="preserve"> </w:t>
            </w:r>
            <w:r w:rsidRPr="00EC3D7F">
              <w:rPr>
                <w:rFonts w:ascii="Book Antiqua" w:hAnsi="Book Antiqua"/>
              </w:rPr>
              <w:t>Reduced AST levels (by at least 30%).</w:t>
            </w:r>
          </w:p>
        </w:tc>
        <w:tc>
          <w:tcPr>
            <w:tcW w:w="736" w:type="dxa"/>
            <w:vAlign w:val="center"/>
          </w:tcPr>
          <w:p w14:paraId="2D34DB97" w14:textId="77777777" w:rsidR="00EC3D7F" w:rsidRPr="003502DE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3502DE">
              <w:rPr>
                <w:rFonts w:ascii="Book Antiqua" w:hAnsi="Book Antiqua"/>
              </w:rPr>
              <w:fldChar w:fldCharType="begin">
                <w:fldData xml:space="preserve">PEVuZE5vdGU+PENpdGU+PEF1dGhvcj5BbGxlZ3JldHRpPC9BdXRob3I+PFllYXI+MjAxOTwvWWVh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</w:fldData>
              </w:fldChar>
            </w:r>
            <w:r w:rsidRPr="003502DE">
              <w:rPr>
                <w:rFonts w:ascii="Book Antiqua" w:hAnsi="Book Antiqua"/>
              </w:rPr>
              <w:instrText xml:space="preserve"> ADDIN EN.CITE </w:instrText>
            </w:r>
            <w:r w:rsidRPr="003502DE">
              <w:rPr>
                <w:rFonts w:ascii="Book Antiqua" w:hAnsi="Book Antiqua"/>
              </w:rPr>
              <w:fldChar w:fldCharType="begin">
                <w:fldData xml:space="preserve">PEVuZE5vdGU+PENpdGU+PEF1dGhvcj5BbGxlZ3JldHRpPC9BdXRob3I+PFllYXI+MjAxOTwvWWVh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</w:fldData>
              </w:fldChar>
            </w:r>
            <w:r w:rsidRPr="003502DE">
              <w:rPr>
                <w:rFonts w:ascii="Book Antiqua" w:hAnsi="Book Antiqua"/>
              </w:rPr>
              <w:instrText xml:space="preserve"> ADDIN EN.CITE.DATA </w:instrText>
            </w:r>
            <w:r w:rsidRPr="003502DE">
              <w:rPr>
                <w:rFonts w:ascii="Book Antiqua" w:hAnsi="Book Antiqua"/>
              </w:rPr>
            </w:r>
            <w:r w:rsidRPr="003502DE">
              <w:rPr>
                <w:rFonts w:ascii="Book Antiqua" w:hAnsi="Book Antiqua"/>
              </w:rPr>
              <w:fldChar w:fldCharType="end"/>
            </w:r>
            <w:r w:rsidRPr="003502DE">
              <w:rPr>
                <w:rFonts w:ascii="Book Antiqua" w:hAnsi="Book Antiqua"/>
              </w:rPr>
            </w:r>
            <w:r w:rsidRPr="003502DE">
              <w:rPr>
                <w:rFonts w:ascii="Book Antiqua" w:hAnsi="Book Antiqua"/>
              </w:rPr>
              <w:fldChar w:fldCharType="separate"/>
            </w:r>
            <w:r w:rsidRPr="003502DE">
              <w:rPr>
                <w:rFonts w:ascii="Book Antiqua" w:hAnsi="Book Antiqua"/>
              </w:rPr>
              <w:t>[107]</w:t>
            </w:r>
            <w:r w:rsidRPr="003502DE">
              <w:rPr>
                <w:rFonts w:ascii="Book Antiqua" w:hAnsi="Book Antiqua"/>
              </w:rPr>
              <w:fldChar w:fldCharType="end"/>
            </w:r>
          </w:p>
        </w:tc>
      </w:tr>
      <w:tr w:rsidR="005905BA" w:rsidRPr="00EC3D7F" w14:paraId="29A87014" w14:textId="77777777" w:rsidTr="006C5EBE">
        <w:tc>
          <w:tcPr>
            <w:tcW w:w="1384" w:type="dxa"/>
            <w:vMerge w:val="restart"/>
            <w:vAlign w:val="center"/>
          </w:tcPr>
          <w:p w14:paraId="1FC0F81A" w14:textId="77777777" w:rsidR="00EC3D7F" w:rsidRPr="005905BA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5905BA">
              <w:rPr>
                <w:rFonts w:ascii="Book Antiqua" w:hAnsi="Book Antiqua"/>
                <w:i/>
                <w:iCs/>
              </w:rPr>
              <w:t>Probiotics</w:t>
            </w:r>
          </w:p>
        </w:tc>
        <w:tc>
          <w:tcPr>
            <w:tcW w:w="1701" w:type="dxa"/>
            <w:vAlign w:val="center"/>
          </w:tcPr>
          <w:p w14:paraId="48FAD03E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5905BA">
              <w:rPr>
                <w:rFonts w:ascii="Book Antiqua" w:hAnsi="Book Antiqua"/>
                <w:i/>
                <w:iCs/>
              </w:rPr>
              <w:t>Lactobacilli</w:t>
            </w:r>
            <w:r w:rsidRPr="00EC3D7F">
              <w:rPr>
                <w:rFonts w:ascii="Book Antiqua" w:hAnsi="Book Antiqua"/>
              </w:rPr>
              <w:t xml:space="preserve"> and </w:t>
            </w:r>
            <w:r w:rsidRPr="005905BA">
              <w:rPr>
                <w:rFonts w:ascii="Book Antiqua" w:hAnsi="Book Antiqua"/>
                <w:i/>
                <w:iCs/>
              </w:rPr>
              <w:t>Bifidobacteria</w:t>
            </w:r>
          </w:p>
        </w:tc>
        <w:tc>
          <w:tcPr>
            <w:tcW w:w="2552" w:type="dxa"/>
            <w:vAlign w:val="center"/>
          </w:tcPr>
          <w:p w14:paraId="36B66057" w14:textId="71AF818D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Three months of:</w:t>
            </w:r>
            <w:r w:rsidR="005905BA">
              <w:rPr>
                <w:rFonts w:ascii="Book Antiqua" w:hAnsi="Book Antiqua" w:hint="eastAsia"/>
              </w:rPr>
              <w:t xml:space="preserve"> </w:t>
            </w:r>
            <w:r w:rsidRPr="005905BA">
              <w:rPr>
                <w:rFonts w:ascii="Book Antiqua" w:hAnsi="Book Antiqua"/>
                <w:i/>
                <w:iCs/>
              </w:rPr>
              <w:t>Lactobacillus</w:t>
            </w:r>
            <w:r w:rsidR="005905BA" w:rsidRPr="005905BA">
              <w:rPr>
                <w:rFonts w:ascii="Book Antiqua" w:hAnsi="Book Antiqua"/>
                <w:i/>
                <w:iCs/>
              </w:rPr>
              <w:t xml:space="preserve"> </w:t>
            </w:r>
            <w:r w:rsidRPr="005905BA">
              <w:rPr>
                <w:rFonts w:ascii="Book Antiqua" w:hAnsi="Book Antiqua"/>
                <w:i/>
                <w:iCs/>
              </w:rPr>
              <w:t>acidophilus</w:t>
            </w:r>
            <w:r w:rsidRPr="00EC3D7F">
              <w:rPr>
                <w:rFonts w:ascii="Book Antiqua" w:hAnsi="Book Antiqua"/>
              </w:rPr>
              <w:t>,</w:t>
            </w:r>
            <w:r w:rsidR="005905BA">
              <w:rPr>
                <w:rFonts w:ascii="Book Antiqua" w:hAnsi="Book Antiqua" w:hint="eastAsia"/>
              </w:rPr>
              <w:t xml:space="preserve"> </w:t>
            </w:r>
            <w:r w:rsidRPr="005905BA">
              <w:rPr>
                <w:rFonts w:ascii="Book Antiqua" w:hAnsi="Book Antiqua"/>
                <w:i/>
                <w:iCs/>
              </w:rPr>
              <w:t>Lactobacillus casei</w:t>
            </w:r>
            <w:r w:rsidRPr="00EC3D7F">
              <w:rPr>
                <w:rFonts w:ascii="Book Antiqua" w:hAnsi="Book Antiqua"/>
              </w:rPr>
              <w:t>,</w:t>
            </w:r>
            <w:r w:rsidR="005905BA">
              <w:rPr>
                <w:rFonts w:ascii="Book Antiqua" w:hAnsi="Book Antiqua" w:hint="eastAsia"/>
              </w:rPr>
              <w:t xml:space="preserve"> </w:t>
            </w:r>
            <w:r w:rsidRPr="005905BA">
              <w:rPr>
                <w:rFonts w:ascii="Book Antiqua" w:hAnsi="Book Antiqua"/>
                <w:i/>
                <w:iCs/>
              </w:rPr>
              <w:t>Lactobacillus salivarius</w:t>
            </w:r>
            <w:r w:rsidRPr="00EC3D7F">
              <w:rPr>
                <w:rFonts w:ascii="Book Antiqua" w:hAnsi="Book Antiqua"/>
              </w:rPr>
              <w:t>, and</w:t>
            </w:r>
            <w:r w:rsidR="005905BA">
              <w:rPr>
                <w:rFonts w:ascii="Book Antiqua" w:hAnsi="Book Antiqua" w:hint="eastAsia"/>
              </w:rPr>
              <w:t xml:space="preserve"> </w:t>
            </w:r>
            <w:r w:rsidRPr="005905BA">
              <w:rPr>
                <w:rFonts w:ascii="Book Antiqua" w:hAnsi="Book Antiqua"/>
                <w:i/>
                <w:iCs/>
              </w:rPr>
              <w:t>Lactococcus lactis</w:t>
            </w:r>
            <w:r w:rsidR="005905BA">
              <w:rPr>
                <w:rFonts w:ascii="Book Antiqua" w:hAnsi="Book Antiqua"/>
              </w:rPr>
              <w:t xml:space="preserve">, </w:t>
            </w:r>
            <w:r w:rsidRPr="005905BA">
              <w:rPr>
                <w:rFonts w:ascii="Book Antiqua" w:hAnsi="Book Antiqua"/>
                <w:i/>
                <w:iCs/>
              </w:rPr>
              <w:t>Bifidobacterium bifidum</w:t>
            </w:r>
            <w:r w:rsidR="005905BA">
              <w:rPr>
                <w:rFonts w:ascii="Book Antiqua" w:hAnsi="Book Antiqua" w:hint="eastAsia"/>
              </w:rPr>
              <w:t>,</w:t>
            </w:r>
            <w:r w:rsidR="005905BA">
              <w:rPr>
                <w:rFonts w:ascii="Book Antiqua" w:hAnsi="Book Antiqua"/>
              </w:rPr>
              <w:t xml:space="preserve"> </w:t>
            </w:r>
            <w:r w:rsidRPr="005905BA">
              <w:rPr>
                <w:rFonts w:ascii="Book Antiqua" w:hAnsi="Book Antiqua"/>
                <w:i/>
                <w:iCs/>
              </w:rPr>
              <w:t>Bifidobacterium</w:t>
            </w:r>
          </w:p>
        </w:tc>
        <w:tc>
          <w:tcPr>
            <w:tcW w:w="3203" w:type="dxa"/>
            <w:vAlign w:val="center"/>
          </w:tcPr>
          <w:p w14:paraId="0D9AB6A3" w14:textId="5A0B50BB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Reduced ALP levels (by 15%).</w:t>
            </w:r>
          </w:p>
        </w:tc>
        <w:tc>
          <w:tcPr>
            <w:tcW w:w="736" w:type="dxa"/>
            <w:vAlign w:val="center"/>
          </w:tcPr>
          <w:p w14:paraId="035D3434" w14:textId="77777777" w:rsidR="00EC3D7F" w:rsidRPr="003502DE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3502DE">
              <w:rPr>
                <w:rFonts w:ascii="Book Antiqua" w:hAnsi="Book Antiqua"/>
              </w:rPr>
              <w:fldChar w:fldCharType="begin">
                <w:fldData xml:space="preserve">PEVuZE5vdGU+PENpdGU+PEF1dGhvcj5WbGVnZ2FhcjwvQXV0aG9yPjxZZWFyPjIwMDg8L1llYXI+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</w:fldData>
              </w:fldChar>
            </w:r>
            <w:r w:rsidRPr="003502DE">
              <w:rPr>
                <w:rFonts w:ascii="Book Antiqua" w:hAnsi="Book Antiqua"/>
              </w:rPr>
              <w:instrText xml:space="preserve"> ADDIN EN.CITE </w:instrText>
            </w:r>
            <w:r w:rsidRPr="003502DE">
              <w:rPr>
                <w:rFonts w:ascii="Book Antiqua" w:hAnsi="Book Antiqua"/>
              </w:rPr>
              <w:fldChar w:fldCharType="begin">
                <w:fldData xml:space="preserve">PEVuZE5vdGU+PENpdGU+PEF1dGhvcj5WbGVnZ2FhcjwvQXV0aG9yPjxZZWFyPjIwMDg8L1llYXI+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</w:fldData>
              </w:fldChar>
            </w:r>
            <w:r w:rsidRPr="003502DE">
              <w:rPr>
                <w:rFonts w:ascii="Book Antiqua" w:hAnsi="Book Antiqua"/>
              </w:rPr>
              <w:instrText xml:space="preserve"> ADDIN EN.CITE.DATA </w:instrText>
            </w:r>
            <w:r w:rsidRPr="003502DE">
              <w:rPr>
                <w:rFonts w:ascii="Book Antiqua" w:hAnsi="Book Antiqua"/>
              </w:rPr>
            </w:r>
            <w:r w:rsidRPr="003502DE">
              <w:rPr>
                <w:rFonts w:ascii="Book Antiqua" w:hAnsi="Book Antiqua"/>
              </w:rPr>
              <w:fldChar w:fldCharType="end"/>
            </w:r>
            <w:r w:rsidRPr="003502DE">
              <w:rPr>
                <w:rFonts w:ascii="Book Antiqua" w:hAnsi="Book Antiqua"/>
              </w:rPr>
            </w:r>
            <w:r w:rsidRPr="003502DE">
              <w:rPr>
                <w:rFonts w:ascii="Book Antiqua" w:hAnsi="Book Antiqua"/>
              </w:rPr>
              <w:fldChar w:fldCharType="separate"/>
            </w:r>
            <w:r w:rsidRPr="003502DE">
              <w:rPr>
                <w:rFonts w:ascii="Book Antiqua" w:hAnsi="Book Antiqua"/>
              </w:rPr>
              <w:t>[113]</w:t>
            </w:r>
            <w:r w:rsidRPr="003502DE">
              <w:rPr>
                <w:rFonts w:ascii="Book Antiqua" w:hAnsi="Book Antiqua"/>
              </w:rPr>
              <w:fldChar w:fldCharType="end"/>
            </w:r>
          </w:p>
        </w:tc>
      </w:tr>
      <w:tr w:rsidR="005905BA" w:rsidRPr="00EC3D7F" w14:paraId="0BDC5FB2" w14:textId="77777777" w:rsidTr="006C5EBE">
        <w:trPr>
          <w:trHeight w:val="416"/>
        </w:trPr>
        <w:tc>
          <w:tcPr>
            <w:tcW w:w="1384" w:type="dxa"/>
            <w:vMerge/>
            <w:vAlign w:val="center"/>
          </w:tcPr>
          <w:p w14:paraId="3DE08A27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701" w:type="dxa"/>
            <w:vAlign w:val="center"/>
          </w:tcPr>
          <w:p w14:paraId="6A20E0AB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Combined</w:t>
            </w:r>
          </w:p>
        </w:tc>
        <w:tc>
          <w:tcPr>
            <w:tcW w:w="2552" w:type="dxa"/>
            <w:vAlign w:val="center"/>
          </w:tcPr>
          <w:p w14:paraId="0A57EC8C" w14:textId="0242A7AF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 xml:space="preserve">Prednisolone (30 mg/d), salazosulfapyridine (3000 mg/d), and </w:t>
            </w:r>
            <w:r w:rsidRPr="005905BA">
              <w:rPr>
                <w:rFonts w:ascii="Book Antiqua" w:hAnsi="Book Antiqua"/>
                <w:i/>
                <w:iCs/>
              </w:rPr>
              <w:t xml:space="preserve">Lactobacillus casei </w:t>
            </w:r>
            <w:r w:rsidRPr="00EC3D7F">
              <w:rPr>
                <w:rFonts w:ascii="Book Antiqua" w:hAnsi="Book Antiqua"/>
              </w:rPr>
              <w:t xml:space="preserve">Shirota (3 g/d) for </w:t>
            </w:r>
            <w:r w:rsidR="005905BA">
              <w:rPr>
                <w:rFonts w:ascii="Book Antiqua" w:hAnsi="Book Antiqua"/>
              </w:rPr>
              <w:t>2</w:t>
            </w:r>
            <w:r w:rsidRPr="00EC3D7F">
              <w:rPr>
                <w:rFonts w:ascii="Book Antiqua" w:hAnsi="Book Antiqua"/>
              </w:rPr>
              <w:t xml:space="preserve"> wk</w:t>
            </w:r>
          </w:p>
        </w:tc>
        <w:tc>
          <w:tcPr>
            <w:tcW w:w="3203" w:type="dxa"/>
            <w:vAlign w:val="center"/>
          </w:tcPr>
          <w:p w14:paraId="6A1A63F7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ecreased ALP, ALT, AST, and GGT levels.</w:t>
            </w:r>
          </w:p>
        </w:tc>
        <w:tc>
          <w:tcPr>
            <w:tcW w:w="736" w:type="dxa"/>
            <w:vAlign w:val="center"/>
          </w:tcPr>
          <w:p w14:paraId="1179E1E9" w14:textId="77777777" w:rsidR="00EC3D7F" w:rsidRPr="003502DE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3502DE">
              <w:rPr>
                <w:rFonts w:ascii="Book Antiqua" w:hAnsi="Book Antiqua"/>
              </w:rPr>
              <w:fldChar w:fldCharType="begin"/>
            </w:r>
            <w:r w:rsidRPr="003502DE">
              <w:rPr>
                <w:rFonts w:ascii="Book Antiqua" w:hAnsi="Book Antiqua"/>
              </w:rPr>
              <w:instrText xml:space="preserve"> ADDIN EN.CITE &lt;EndNote&gt;&lt;Cite&gt;&lt;Author&gt;Shimizu&lt;/Author&gt;&lt;Year&gt;2012&lt;/Year&gt;&lt;RecNum&gt;292&lt;/RecNum&gt;&lt;DisplayText&gt;&lt;style face="superscript"&gt;[114]&lt;/style&gt;&lt;/DisplayText&gt;&lt;record&gt;&lt;rec-number&gt;292&lt;/rec-number&gt;&lt;foreign-keys&gt;&lt;key app="EN" db-id="95pf9a09ce99esea2pfps95k0aezr5rrzw09" timestamp="1634025247"&gt;292&lt;/key&gt;&lt;/foreign-keys&gt;&lt;ref-type name="Journal Article"&gt;17&lt;/ref-type&gt;&lt;contributors&gt;&lt;authors&gt;&lt;author&gt;Shimizu, M.&lt;/author&gt;&lt;author&gt;Iwasaki, H.&lt;/author&gt;&lt;author&gt;Mase, S.&lt;/author&gt;&lt;author&gt;Yachie, A.&lt;/author&gt;&lt;/authors&gt;&lt;/contributors&gt;&lt;auth-address&gt;Department of Pediatrics, School of Medicine, Institute of Medical, Pharmaceutical and Health Sciences, Kanazawa University, Kanazawa, Japan.&lt;/auth-address&gt;&lt;titles&gt;&lt;title&gt;Successful treatment of primary sclerosing cholangitis with a steroid and a probiotic&lt;/title&gt;&lt;secondary-title&gt;Case Rep Gastroenterol&lt;/secondary-title&gt;&lt;/titles&gt;&lt;periodical&gt;&lt;full-title&gt;Case Rep Gastroenterol&lt;/full-title&gt;&lt;/periodical&gt;&lt;pages&gt;249-53&lt;/pages&gt;&lt;volume&gt;6&lt;/volume&gt;&lt;number&gt;2&lt;/number&gt;&lt;edition&gt;2012/06/09&lt;/edition&gt;&lt;keywords&gt;&lt;keyword&gt;Inflammatory bowel disease&lt;/keyword&gt;&lt;keyword&gt;Primary sclerosing cholangitis&lt;/keyword&gt;&lt;keyword&gt;Probiotics&lt;/keyword&gt;&lt;/keywords&gt;&lt;dates&gt;&lt;year&gt;2012&lt;/year&gt;&lt;pub-dates&gt;&lt;date&gt;May&lt;/date&gt;&lt;/pub-dates&gt;&lt;/dates&gt;&lt;isbn&gt;1662-0631&lt;/isbn&gt;&lt;accession-num&gt;22679413&lt;/accession-num&gt;&lt;urls&gt;&lt;/urls&gt;&lt;custom2&gt;PMC3369409&lt;/custom2&gt;&lt;electronic-resource-num&gt;10.1159/000338834&lt;/electronic-resource-num&gt;&lt;remote-database-provider&gt;NLM&lt;/remote-database-provider&gt;&lt;language&gt;eng&lt;/language&gt;&lt;/record&gt;&lt;/Cite&gt;&lt;/EndNote&gt;</w:instrText>
            </w:r>
            <w:r w:rsidRPr="003502DE">
              <w:rPr>
                <w:rFonts w:ascii="Book Antiqua" w:hAnsi="Book Antiqua"/>
              </w:rPr>
              <w:fldChar w:fldCharType="separate"/>
            </w:r>
            <w:r w:rsidRPr="003502DE">
              <w:rPr>
                <w:rFonts w:ascii="Book Antiqua" w:hAnsi="Book Antiqua"/>
              </w:rPr>
              <w:t>[114]</w:t>
            </w:r>
            <w:r w:rsidRPr="003502DE">
              <w:rPr>
                <w:rFonts w:ascii="Book Antiqua" w:hAnsi="Book Antiqua"/>
              </w:rPr>
              <w:fldChar w:fldCharType="end"/>
            </w:r>
          </w:p>
        </w:tc>
      </w:tr>
    </w:tbl>
    <w:p w14:paraId="6F424E7F" w14:textId="77777777" w:rsidR="006C5EBE" w:rsidRDefault="006C5EBE" w:rsidP="006C5EB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C3D7F">
        <w:rPr>
          <w:rFonts w:ascii="Book Antiqua" w:hAnsi="Book Antiqua"/>
        </w:rPr>
        <w:t>ALP</w:t>
      </w:r>
      <w:r>
        <w:rPr>
          <w:rFonts w:ascii="Book Antiqua" w:hAnsi="Book Antiqua"/>
        </w:rPr>
        <w:t>: A</w:t>
      </w:r>
      <w:r w:rsidR="00EC3D7F" w:rsidRPr="00EC3D7F">
        <w:rPr>
          <w:rFonts w:ascii="Book Antiqua" w:hAnsi="Book Antiqua"/>
        </w:rPr>
        <w:t>lkaline phosphatase</w:t>
      </w:r>
      <w:r>
        <w:rPr>
          <w:rFonts w:ascii="Book Antiqua" w:hAnsi="Book Antiqua"/>
        </w:rPr>
        <w:t>;</w:t>
      </w:r>
      <w:r w:rsidR="00EC3D7F" w:rsidRPr="00EC3D7F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AST: A</w:t>
      </w:r>
      <w:r w:rsidR="00EC3D7F" w:rsidRPr="00EC3D7F">
        <w:rPr>
          <w:rFonts w:ascii="Book Antiqua" w:hAnsi="Book Antiqua"/>
        </w:rPr>
        <w:t>spartate aminotransferase</w:t>
      </w:r>
      <w:r>
        <w:rPr>
          <w:rFonts w:ascii="Book Antiqua" w:hAnsi="Book Antiqua"/>
        </w:rPr>
        <w:t>;</w:t>
      </w:r>
      <w:r w:rsidR="00EC3D7F" w:rsidRPr="00EC3D7F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 xml:space="preserve">ALT: </w:t>
      </w:r>
      <w:r>
        <w:rPr>
          <w:rFonts w:ascii="Book Antiqua" w:eastAsia="Book Antiqua" w:hAnsi="Book Antiqua" w:cs="Book Antiqua"/>
          <w:color w:val="000000"/>
        </w:rPr>
        <w:t>A</w:t>
      </w:r>
      <w:r w:rsidRPr="00DC7EC7">
        <w:rPr>
          <w:rFonts w:ascii="Book Antiqua" w:eastAsia="Book Antiqua" w:hAnsi="Book Antiqua" w:cs="Book Antiqua"/>
          <w:color w:val="000000"/>
        </w:rPr>
        <w:t>lanin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DC7EC7">
        <w:rPr>
          <w:rFonts w:ascii="Book Antiqua" w:eastAsia="Book Antiqua" w:hAnsi="Book Antiqua" w:cs="Book Antiqua"/>
          <w:color w:val="000000"/>
        </w:rPr>
        <w:t>aminotransferase</w:t>
      </w:r>
      <w:r>
        <w:rPr>
          <w:rFonts w:ascii="Book Antiqua" w:hAnsi="Book Antiqua"/>
        </w:rPr>
        <w:t xml:space="preserve">; </w:t>
      </w:r>
      <w:r w:rsidRPr="00EC3D7F">
        <w:rPr>
          <w:rFonts w:ascii="Book Antiqua" w:hAnsi="Book Antiqua"/>
        </w:rPr>
        <w:t>MRS</w:t>
      </w:r>
      <w:r>
        <w:rPr>
          <w:rFonts w:ascii="Book Antiqua" w:hAnsi="Book Antiqua"/>
        </w:rPr>
        <w:t>:</w:t>
      </w:r>
      <w:r w:rsidRPr="00EC3D7F">
        <w:rPr>
          <w:rFonts w:ascii="Book Antiqua" w:hAnsi="Book Antiqua"/>
        </w:rPr>
        <w:t xml:space="preserve"> </w:t>
      </w:r>
      <w:r w:rsidR="00EC3D7F" w:rsidRPr="00EC3D7F">
        <w:rPr>
          <w:rFonts w:ascii="Book Antiqua" w:hAnsi="Book Antiqua"/>
        </w:rPr>
        <w:t>Mayo primary sclerosing cholangitis risk score</w:t>
      </w:r>
      <w:r>
        <w:rPr>
          <w:rFonts w:ascii="Book Antiqua" w:hAnsi="Book Antiqua"/>
        </w:rPr>
        <w:t>;</w:t>
      </w:r>
      <w:r w:rsidR="00EC3D7F" w:rsidRPr="00EC3D7F">
        <w:rPr>
          <w:rFonts w:ascii="Book Antiqua" w:hAnsi="Book Antiqua"/>
        </w:rPr>
        <w:t xml:space="preserve"> </w:t>
      </w:r>
      <w:r w:rsidRPr="00EC3D7F">
        <w:rPr>
          <w:rFonts w:ascii="Book Antiqua" w:hAnsi="Book Antiqua"/>
        </w:rPr>
        <w:t>ESR</w:t>
      </w:r>
      <w:r>
        <w:rPr>
          <w:rFonts w:ascii="Book Antiqua" w:hAnsi="Book Antiqua"/>
        </w:rPr>
        <w:t>:</w:t>
      </w:r>
      <w:r w:rsidRPr="00EC3D7F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E</w:t>
      </w:r>
      <w:r w:rsidR="00EC3D7F" w:rsidRPr="00EC3D7F">
        <w:rPr>
          <w:rFonts w:ascii="Book Antiqua" w:hAnsi="Book Antiqua"/>
        </w:rPr>
        <w:t xml:space="preserve">rythrocyte </w:t>
      </w:r>
      <w:r w:rsidR="00EC3D7F" w:rsidRPr="00EC3D7F">
        <w:rPr>
          <w:rFonts w:ascii="Book Antiqua" w:hAnsi="Book Antiqua"/>
        </w:rPr>
        <w:lastRenderedPageBreak/>
        <w:t>sedimentation rate</w:t>
      </w:r>
      <w:r>
        <w:rPr>
          <w:rFonts w:ascii="Book Antiqua" w:hAnsi="Book Antiqua"/>
        </w:rPr>
        <w:t>;</w:t>
      </w:r>
      <w:r w:rsidR="00EC3D7F" w:rsidRPr="00EC3D7F">
        <w:rPr>
          <w:rFonts w:ascii="Book Antiqua" w:hAnsi="Book Antiqua"/>
        </w:rPr>
        <w:t xml:space="preserve"> </w:t>
      </w:r>
      <w:r w:rsidRPr="00EC3D7F">
        <w:rPr>
          <w:rFonts w:ascii="Book Antiqua" w:hAnsi="Book Antiqua"/>
        </w:rPr>
        <w:t>GGT</w:t>
      </w:r>
      <w:r>
        <w:rPr>
          <w:rFonts w:ascii="Book Antiqua" w:hAnsi="Book Antiqua"/>
        </w:rPr>
        <w:t>:</w:t>
      </w:r>
      <w:r w:rsidRPr="00EC3D7F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G</w:t>
      </w:r>
      <w:r w:rsidR="00EC3D7F" w:rsidRPr="00EC3D7F">
        <w:rPr>
          <w:rFonts w:ascii="Book Antiqua" w:hAnsi="Book Antiqua"/>
        </w:rPr>
        <w:t>amma-glutamyl transpeptidase</w:t>
      </w:r>
      <w:r>
        <w:rPr>
          <w:rFonts w:ascii="Book Antiqua" w:hAnsi="Book Antiqua"/>
        </w:rPr>
        <w:t>;</w:t>
      </w:r>
      <w:r w:rsidR="00EC3D7F" w:rsidRPr="00EC3D7F">
        <w:rPr>
          <w:rFonts w:ascii="Book Antiqua" w:hAnsi="Book Antiqua"/>
        </w:rPr>
        <w:t xml:space="preserve"> </w:t>
      </w:r>
      <w:r w:rsidRPr="00EC3D7F">
        <w:rPr>
          <w:rFonts w:ascii="Book Antiqua" w:hAnsi="Book Antiqua"/>
        </w:rPr>
        <w:t>CRP</w:t>
      </w:r>
      <w:r>
        <w:rPr>
          <w:rFonts w:ascii="Book Antiqua" w:hAnsi="Book Antiqua"/>
        </w:rPr>
        <w:t>:</w:t>
      </w:r>
      <w:r w:rsidRPr="00EC3D7F">
        <w:rPr>
          <w:rFonts w:ascii="Book Antiqua" w:hAnsi="Book Antiqua"/>
        </w:rPr>
        <w:t xml:space="preserve"> </w:t>
      </w:r>
      <w:r w:rsidR="00EC3D7F" w:rsidRPr="00EC3D7F">
        <w:rPr>
          <w:rFonts w:ascii="Book Antiqua" w:hAnsi="Book Antiqua"/>
        </w:rPr>
        <w:t>C-reactive protein</w:t>
      </w:r>
      <w:r>
        <w:rPr>
          <w:rFonts w:ascii="Book Antiqua" w:hAnsi="Book Antiqua"/>
        </w:rPr>
        <w:t>;</w:t>
      </w:r>
      <w:r w:rsidR="00EC3D7F" w:rsidRPr="00EC3D7F">
        <w:rPr>
          <w:rFonts w:ascii="Book Antiqua" w:hAnsi="Book Antiqua"/>
        </w:rPr>
        <w:t xml:space="preserve"> </w:t>
      </w:r>
      <w:r w:rsidRPr="00EC3D7F">
        <w:rPr>
          <w:rFonts w:ascii="Book Antiqua" w:hAnsi="Book Antiqua"/>
        </w:rPr>
        <w:t>TBIL</w:t>
      </w:r>
      <w:r>
        <w:rPr>
          <w:rFonts w:ascii="Book Antiqua" w:hAnsi="Book Antiqua"/>
        </w:rPr>
        <w:t>:</w:t>
      </w:r>
      <w:r w:rsidRPr="00EC3D7F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T</w:t>
      </w:r>
      <w:r w:rsidR="00EC3D7F" w:rsidRPr="00EC3D7F">
        <w:rPr>
          <w:rFonts w:ascii="Book Antiqua" w:hAnsi="Book Antiqua"/>
        </w:rPr>
        <w:t>otal bilirubin.</w:t>
      </w:r>
    </w:p>
    <w:p w14:paraId="10675794" w14:textId="1AA8A7C4" w:rsidR="00EC3D7F" w:rsidRPr="006C5EBE" w:rsidRDefault="00EC3D7F" w:rsidP="006C5EB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C3D7F">
        <w:rPr>
          <w:rFonts w:ascii="Book Antiqua" w:hAnsi="Book Antiqua"/>
        </w:rPr>
        <w:br w:type="page"/>
      </w:r>
      <w:r w:rsidRPr="00EC3D7F">
        <w:rPr>
          <w:rFonts w:ascii="Book Antiqua" w:eastAsia="Book Antiqua" w:hAnsi="Book Antiqua" w:cs="Book Antiqua"/>
          <w:b/>
          <w:bCs/>
        </w:rPr>
        <w:lastRenderedPageBreak/>
        <w:t>Table 3 Clinical trials related to primary sclerosing cholangitis treatment</w:t>
      </w:r>
    </w:p>
    <w:tbl>
      <w:tblPr>
        <w:tblStyle w:val="11"/>
        <w:tblW w:w="9214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59"/>
        <w:gridCol w:w="2410"/>
        <w:gridCol w:w="1417"/>
        <w:gridCol w:w="1559"/>
        <w:gridCol w:w="1418"/>
        <w:gridCol w:w="1451"/>
      </w:tblGrid>
      <w:tr w:rsidR="00EC3D7F" w:rsidRPr="000A3A45" w14:paraId="21BEFC30" w14:textId="77777777" w:rsidTr="00765868"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</w:tcPr>
          <w:p w14:paraId="67977D83" w14:textId="77777777" w:rsidR="00EC3D7F" w:rsidRPr="000A3A45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0A3A45">
              <w:rPr>
                <w:rFonts w:ascii="Book Antiqua" w:hAnsi="Book Antiqua"/>
                <w:b/>
                <w:bCs/>
              </w:rPr>
              <w:t>Study Phase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14:paraId="39B705FF" w14:textId="332742F9" w:rsidR="00EC3D7F" w:rsidRPr="000A3A45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0A3A45">
              <w:rPr>
                <w:rFonts w:ascii="Book Antiqua" w:hAnsi="Book Antiqua"/>
                <w:b/>
                <w:bCs/>
              </w:rPr>
              <w:t xml:space="preserve">Study </w:t>
            </w:r>
            <w:r w:rsidR="000A3A45" w:rsidRPr="000A3A45">
              <w:rPr>
                <w:rFonts w:ascii="Book Antiqua" w:hAnsi="Book Antiqua"/>
                <w:b/>
                <w:bCs/>
              </w:rPr>
              <w:t>t</w:t>
            </w:r>
            <w:r w:rsidRPr="000A3A45">
              <w:rPr>
                <w:rFonts w:ascii="Book Antiqua" w:hAnsi="Book Antiqua"/>
                <w:b/>
                <w:bCs/>
              </w:rPr>
              <w:t>itle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D6DE7B2" w14:textId="72988CAB" w:rsidR="00EC3D7F" w:rsidRPr="000A3A45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bookmarkStart w:id="6" w:name="_Hlk110089073"/>
            <w:r w:rsidRPr="000A3A45">
              <w:rPr>
                <w:rFonts w:ascii="Book Antiqua" w:hAnsi="Book Antiqua"/>
                <w:b/>
                <w:bCs/>
              </w:rPr>
              <w:t>ClinicalTrials</w:t>
            </w:r>
            <w:bookmarkEnd w:id="6"/>
            <w:r w:rsidRPr="000A3A45">
              <w:rPr>
                <w:rFonts w:ascii="Book Antiqua" w:hAnsi="Book Antiqua"/>
                <w:b/>
                <w:bCs/>
              </w:rPr>
              <w:t xml:space="preserve">.gov </w:t>
            </w:r>
            <w:r w:rsidR="000A3A45" w:rsidRPr="000A3A45">
              <w:rPr>
                <w:rFonts w:ascii="Book Antiqua" w:hAnsi="Book Antiqua"/>
                <w:b/>
                <w:bCs/>
              </w:rPr>
              <w:t>i</w:t>
            </w:r>
            <w:r w:rsidRPr="000A3A45">
              <w:rPr>
                <w:rFonts w:ascii="Book Antiqua" w:hAnsi="Book Antiqua"/>
                <w:b/>
                <w:bCs/>
              </w:rPr>
              <w:t>dentifier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3C5E6C42" w14:textId="5048B53C" w:rsidR="00EC3D7F" w:rsidRPr="000A3A45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0A3A45">
              <w:rPr>
                <w:rFonts w:ascii="Book Antiqua" w:hAnsi="Book Antiqua"/>
                <w:b/>
                <w:bCs/>
              </w:rPr>
              <w:t xml:space="preserve">Actual </w:t>
            </w:r>
            <w:r w:rsidR="000A3A45" w:rsidRPr="000A3A45">
              <w:rPr>
                <w:rFonts w:ascii="Book Antiqua" w:hAnsi="Book Antiqua"/>
                <w:b/>
                <w:bCs/>
              </w:rPr>
              <w:t>e</w:t>
            </w:r>
            <w:r w:rsidRPr="000A3A45">
              <w:rPr>
                <w:rFonts w:ascii="Book Antiqua" w:hAnsi="Book Antiqua"/>
                <w:b/>
                <w:bCs/>
              </w:rPr>
              <w:t>nrollment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0D6BFC97" w14:textId="77777777" w:rsidR="00EC3D7F" w:rsidRPr="000A3A45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0A3A45">
              <w:rPr>
                <w:rFonts w:ascii="Book Antiqua" w:hAnsi="Book Antiqua"/>
                <w:b/>
                <w:bCs/>
              </w:rPr>
              <w:t>Status</w:t>
            </w:r>
          </w:p>
        </w:tc>
        <w:tc>
          <w:tcPr>
            <w:tcW w:w="1451" w:type="dxa"/>
            <w:tcBorders>
              <w:top w:val="single" w:sz="4" w:space="0" w:color="auto"/>
              <w:bottom w:val="single" w:sz="4" w:space="0" w:color="auto"/>
            </w:tcBorders>
          </w:tcPr>
          <w:p w14:paraId="7F274CEC" w14:textId="61596937" w:rsidR="00EC3D7F" w:rsidRPr="000A3A45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0A3A45">
              <w:rPr>
                <w:rFonts w:ascii="Book Antiqua" w:hAnsi="Book Antiqua"/>
                <w:b/>
                <w:bCs/>
              </w:rPr>
              <w:t>Interventions</w:t>
            </w:r>
          </w:p>
        </w:tc>
      </w:tr>
      <w:tr w:rsidR="00EC3D7F" w:rsidRPr="00EC3D7F" w14:paraId="4C9FA54D" w14:textId="77777777" w:rsidTr="00765868">
        <w:tc>
          <w:tcPr>
            <w:tcW w:w="959" w:type="dxa"/>
            <w:vMerge w:val="restart"/>
            <w:tcBorders>
              <w:top w:val="single" w:sz="4" w:space="0" w:color="auto"/>
            </w:tcBorders>
          </w:tcPr>
          <w:p w14:paraId="6424FD3B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Phase 1</w:t>
            </w:r>
          </w:p>
        </w:tc>
        <w:tc>
          <w:tcPr>
            <w:tcW w:w="2410" w:type="dxa"/>
            <w:tcBorders>
              <w:top w:val="single" w:sz="4" w:space="0" w:color="auto"/>
            </w:tcBorders>
          </w:tcPr>
          <w:p w14:paraId="7A139C11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A Pilot Study of Vancomycin or Metronidazole in Patients with Primary Sclerosing Cholangitis (PSC)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5D573DFF" w14:textId="530EC0E0" w:rsidR="00EC3D7F" w:rsidRPr="00EC3D7F" w:rsidRDefault="00C93F9C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9" w:tooltip="Current version of study NCT01085760 on ClinicalTrials.gov" w:history="1">
              <w:r w:rsidR="00EC3D7F" w:rsidRPr="00EC3D7F">
                <w:rPr>
                  <w:rStyle w:val="a4"/>
                  <w:rFonts w:ascii="Book Antiqua" w:hAnsi="Book Antiqua"/>
                  <w:color w:val="auto"/>
                  <w:u w:val="none"/>
                </w:rPr>
                <w:t>NCT01085760</w:t>
              </w:r>
            </w:hyperlink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76F24935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35 participants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483B9CB4" w14:textId="126859B8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Completed</w:t>
            </w:r>
          </w:p>
        </w:tc>
        <w:tc>
          <w:tcPr>
            <w:tcW w:w="1451" w:type="dxa"/>
            <w:tcBorders>
              <w:top w:val="single" w:sz="4" w:space="0" w:color="auto"/>
            </w:tcBorders>
          </w:tcPr>
          <w:p w14:paraId="7D65FCC9" w14:textId="47B028B1" w:rsidR="00EC3D7F" w:rsidRPr="00EC3D7F" w:rsidRDefault="000A3A45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rug: vancomycin</w:t>
            </w:r>
            <w:r>
              <w:rPr>
                <w:rFonts w:ascii="Book Antiqua" w:hAnsi="Book Antiqua" w:hint="eastAsia"/>
              </w:rPr>
              <w:t>;</w:t>
            </w:r>
            <w:r>
              <w:rPr>
                <w:rFonts w:ascii="Book Antiqua" w:hAnsi="Book Antiqua"/>
              </w:rPr>
              <w:t xml:space="preserve"> D</w:t>
            </w:r>
            <w:r w:rsidRPr="00EC3D7F">
              <w:rPr>
                <w:rFonts w:ascii="Book Antiqua" w:hAnsi="Book Antiqua"/>
              </w:rPr>
              <w:t>rug: metronidazole</w:t>
            </w:r>
          </w:p>
        </w:tc>
      </w:tr>
      <w:tr w:rsidR="00EC3D7F" w:rsidRPr="00EC3D7F" w14:paraId="4013A13E" w14:textId="77777777" w:rsidTr="00765868">
        <w:tc>
          <w:tcPr>
            <w:tcW w:w="959" w:type="dxa"/>
            <w:vMerge/>
          </w:tcPr>
          <w:p w14:paraId="23956599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410" w:type="dxa"/>
          </w:tcPr>
          <w:p w14:paraId="35676444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Minocycline in Primary Sclerosing Cholangitis (PSC)</w:t>
            </w:r>
          </w:p>
        </w:tc>
        <w:tc>
          <w:tcPr>
            <w:tcW w:w="1417" w:type="dxa"/>
          </w:tcPr>
          <w:p w14:paraId="5A7E5BB2" w14:textId="34CDF42D" w:rsidR="00EC3D7F" w:rsidRPr="00EC3D7F" w:rsidRDefault="00C93F9C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10" w:tooltip="Current version of study NCT00630942 on ClinicalTrials.gov" w:history="1">
              <w:r w:rsidR="00EC3D7F" w:rsidRPr="00EC3D7F">
                <w:rPr>
                  <w:rStyle w:val="a4"/>
                  <w:rFonts w:ascii="Book Antiqua" w:hAnsi="Book Antiqua"/>
                  <w:color w:val="auto"/>
                  <w:u w:val="none"/>
                </w:rPr>
                <w:t>NCT00630942</w:t>
              </w:r>
            </w:hyperlink>
          </w:p>
        </w:tc>
        <w:tc>
          <w:tcPr>
            <w:tcW w:w="1559" w:type="dxa"/>
          </w:tcPr>
          <w:p w14:paraId="3C909115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6 participants</w:t>
            </w:r>
          </w:p>
        </w:tc>
        <w:tc>
          <w:tcPr>
            <w:tcW w:w="1418" w:type="dxa"/>
          </w:tcPr>
          <w:p w14:paraId="47BEC49C" w14:textId="6E891000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Completed</w:t>
            </w:r>
          </w:p>
        </w:tc>
        <w:tc>
          <w:tcPr>
            <w:tcW w:w="1451" w:type="dxa"/>
          </w:tcPr>
          <w:p w14:paraId="7C897327" w14:textId="6EE4B167" w:rsidR="00EC3D7F" w:rsidRPr="00EC3D7F" w:rsidRDefault="000A3A45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rug: minocycline</w:t>
            </w:r>
          </w:p>
        </w:tc>
      </w:tr>
      <w:tr w:rsidR="00EC3D7F" w:rsidRPr="00EC3D7F" w14:paraId="64C55425" w14:textId="77777777" w:rsidTr="00765868">
        <w:tc>
          <w:tcPr>
            <w:tcW w:w="959" w:type="dxa"/>
            <w:vMerge/>
          </w:tcPr>
          <w:p w14:paraId="4C1DADF3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410" w:type="dxa"/>
          </w:tcPr>
          <w:p w14:paraId="29A728BB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Treating Primary Sclerosing Cholangitis and Biliary Atresia with Vancomycin</w:t>
            </w:r>
          </w:p>
        </w:tc>
        <w:tc>
          <w:tcPr>
            <w:tcW w:w="1417" w:type="dxa"/>
          </w:tcPr>
          <w:p w14:paraId="0CD26587" w14:textId="69474759" w:rsidR="00EC3D7F" w:rsidRPr="00EC3D7F" w:rsidRDefault="00C93F9C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11" w:tooltip="Current version of study NCT02137668 on ClinicalTrials.gov" w:history="1">
              <w:r w:rsidR="00EC3D7F" w:rsidRPr="00EC3D7F">
                <w:rPr>
                  <w:rStyle w:val="a4"/>
                  <w:rFonts w:ascii="Book Antiqua" w:hAnsi="Book Antiqua"/>
                  <w:color w:val="auto"/>
                  <w:u w:val="none"/>
                </w:rPr>
                <w:t>NCT02137668</w:t>
              </w:r>
            </w:hyperlink>
            <w:r w:rsidR="00EC3D7F" w:rsidRPr="00EC3D7F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1559" w:type="dxa"/>
          </w:tcPr>
          <w:p w14:paraId="7E8DAC7A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200 participants</w:t>
            </w:r>
          </w:p>
        </w:tc>
        <w:tc>
          <w:tcPr>
            <w:tcW w:w="1418" w:type="dxa"/>
          </w:tcPr>
          <w:p w14:paraId="1C1ECC9E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Recruiting</w:t>
            </w:r>
          </w:p>
        </w:tc>
        <w:tc>
          <w:tcPr>
            <w:tcW w:w="1451" w:type="dxa"/>
          </w:tcPr>
          <w:p w14:paraId="649C8C75" w14:textId="21BC4DB4" w:rsidR="00EC3D7F" w:rsidRPr="00EC3D7F" w:rsidRDefault="000A3A45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rug: oral vancomycin</w:t>
            </w:r>
          </w:p>
        </w:tc>
      </w:tr>
      <w:tr w:rsidR="00EC3D7F" w:rsidRPr="00EC3D7F" w14:paraId="3C0CD03A" w14:textId="77777777" w:rsidTr="00765868">
        <w:tc>
          <w:tcPr>
            <w:tcW w:w="959" w:type="dxa"/>
            <w:vMerge/>
          </w:tcPr>
          <w:p w14:paraId="013A0203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410" w:type="dxa"/>
          </w:tcPr>
          <w:p w14:paraId="296BD627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A Pilot Study to Characterize Bile Acid Metabolism and Dysbiosis in Primary Sclerosing Cholangitis</w:t>
            </w:r>
          </w:p>
        </w:tc>
        <w:tc>
          <w:tcPr>
            <w:tcW w:w="1417" w:type="dxa"/>
          </w:tcPr>
          <w:p w14:paraId="29035E54" w14:textId="1B37B4B5" w:rsidR="00EC3D7F" w:rsidRPr="00EC3D7F" w:rsidRDefault="00C93F9C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12" w:tooltip="Current version of study NCT02464020 on ClinicalTrials.gov" w:history="1">
              <w:r w:rsidR="00EC3D7F" w:rsidRPr="00EC3D7F">
                <w:rPr>
                  <w:rStyle w:val="a4"/>
                  <w:rFonts w:ascii="Book Antiqua" w:hAnsi="Book Antiqua"/>
                  <w:color w:val="auto"/>
                  <w:u w:val="none"/>
                </w:rPr>
                <w:t>NCT02464020</w:t>
              </w:r>
            </w:hyperlink>
          </w:p>
        </w:tc>
        <w:tc>
          <w:tcPr>
            <w:tcW w:w="1559" w:type="dxa"/>
          </w:tcPr>
          <w:p w14:paraId="0146786D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8 participants</w:t>
            </w:r>
          </w:p>
        </w:tc>
        <w:tc>
          <w:tcPr>
            <w:tcW w:w="1418" w:type="dxa"/>
          </w:tcPr>
          <w:p w14:paraId="51448A01" w14:textId="431C3C06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Completed</w:t>
            </w:r>
          </w:p>
        </w:tc>
        <w:tc>
          <w:tcPr>
            <w:tcW w:w="1451" w:type="dxa"/>
          </w:tcPr>
          <w:p w14:paraId="4D6F25E0" w14:textId="54324064" w:rsidR="00EC3D7F" w:rsidRPr="00EC3D7F" w:rsidRDefault="000A3A45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rug: vancomycin</w:t>
            </w:r>
          </w:p>
        </w:tc>
      </w:tr>
      <w:tr w:rsidR="00EC3D7F" w:rsidRPr="00EC3D7F" w14:paraId="09FF0B5D" w14:textId="77777777" w:rsidTr="00765868">
        <w:tc>
          <w:tcPr>
            <w:tcW w:w="959" w:type="dxa"/>
            <w:vMerge/>
          </w:tcPr>
          <w:p w14:paraId="529D1058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410" w:type="dxa"/>
          </w:tcPr>
          <w:p w14:paraId="6E88E08C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 xml:space="preserve">Gastrointestinal Microbiota in Primary Sclerosing Cholangitis and </w:t>
            </w:r>
            <w:r w:rsidRPr="00EC3D7F">
              <w:rPr>
                <w:rFonts w:ascii="Book Antiqua" w:hAnsi="Book Antiqua"/>
              </w:rPr>
              <w:lastRenderedPageBreak/>
              <w:t>Biliary Atresia with Vancomycin (PSC)</w:t>
            </w:r>
          </w:p>
        </w:tc>
        <w:tc>
          <w:tcPr>
            <w:tcW w:w="1417" w:type="dxa"/>
          </w:tcPr>
          <w:p w14:paraId="141B603C" w14:textId="77777777" w:rsidR="00EC3D7F" w:rsidRPr="00EC3D7F" w:rsidRDefault="00C93F9C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13" w:tooltip="Current version of study NCT01322386 on ClinicalTrials.gov" w:history="1">
              <w:r w:rsidR="00EC3D7F" w:rsidRPr="00EC3D7F">
                <w:rPr>
                  <w:rStyle w:val="a4"/>
                  <w:rFonts w:ascii="Book Antiqua" w:hAnsi="Book Antiqua"/>
                  <w:color w:val="auto"/>
                  <w:u w:val="none"/>
                </w:rPr>
                <w:t>NCT01322386</w:t>
              </w:r>
            </w:hyperlink>
          </w:p>
        </w:tc>
        <w:tc>
          <w:tcPr>
            <w:tcW w:w="1559" w:type="dxa"/>
          </w:tcPr>
          <w:p w14:paraId="79479D8F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32 participants</w:t>
            </w:r>
          </w:p>
        </w:tc>
        <w:tc>
          <w:tcPr>
            <w:tcW w:w="1418" w:type="dxa"/>
          </w:tcPr>
          <w:p w14:paraId="4B9C20E7" w14:textId="2D379BD4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Completed</w:t>
            </w:r>
          </w:p>
        </w:tc>
        <w:tc>
          <w:tcPr>
            <w:tcW w:w="1451" w:type="dxa"/>
          </w:tcPr>
          <w:p w14:paraId="3FA72339" w14:textId="0E6B35F9" w:rsidR="00EC3D7F" w:rsidRPr="00EC3D7F" w:rsidRDefault="000A3A45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rug: vancomycin</w:t>
            </w:r>
          </w:p>
        </w:tc>
      </w:tr>
      <w:tr w:rsidR="00EC3D7F" w:rsidRPr="00EC3D7F" w14:paraId="70035323" w14:textId="77777777" w:rsidTr="00765868">
        <w:tc>
          <w:tcPr>
            <w:tcW w:w="959" w:type="dxa"/>
            <w:vMerge/>
          </w:tcPr>
          <w:p w14:paraId="1863B778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410" w:type="dxa"/>
          </w:tcPr>
          <w:p w14:paraId="4482316A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Fecal Microbiota Transplantation for the Treatment of Primary Sclerosing Cholangitis.</w:t>
            </w:r>
          </w:p>
        </w:tc>
        <w:tc>
          <w:tcPr>
            <w:tcW w:w="1417" w:type="dxa"/>
          </w:tcPr>
          <w:p w14:paraId="51AE7989" w14:textId="79ABFA7A" w:rsidR="00EC3D7F" w:rsidRPr="00EC3D7F" w:rsidRDefault="00C93F9C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14" w:tooltip="Current version of study NCT02424175 on ClinicalTrials.gov" w:history="1">
              <w:r w:rsidR="00EC3D7F" w:rsidRPr="00EC3D7F">
                <w:rPr>
                  <w:rStyle w:val="a4"/>
                  <w:rFonts w:ascii="Book Antiqua" w:hAnsi="Book Antiqua"/>
                  <w:color w:val="auto"/>
                  <w:u w:val="none"/>
                </w:rPr>
                <w:t>NCT02424175</w:t>
              </w:r>
            </w:hyperlink>
          </w:p>
        </w:tc>
        <w:tc>
          <w:tcPr>
            <w:tcW w:w="1559" w:type="dxa"/>
          </w:tcPr>
          <w:p w14:paraId="2D79684B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0 participants</w:t>
            </w:r>
          </w:p>
        </w:tc>
        <w:tc>
          <w:tcPr>
            <w:tcW w:w="1418" w:type="dxa"/>
          </w:tcPr>
          <w:p w14:paraId="7258578D" w14:textId="55B524A3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Completed</w:t>
            </w:r>
          </w:p>
        </w:tc>
        <w:tc>
          <w:tcPr>
            <w:tcW w:w="1451" w:type="dxa"/>
          </w:tcPr>
          <w:p w14:paraId="4223BC80" w14:textId="64B72553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 xml:space="preserve">Biological: Fecal </w:t>
            </w:r>
            <w:r w:rsidR="000A3A45" w:rsidRPr="00EC3D7F">
              <w:rPr>
                <w:rFonts w:ascii="Book Antiqua" w:hAnsi="Book Antiqua"/>
              </w:rPr>
              <w:t>microbiota transplanta</w:t>
            </w:r>
            <w:r w:rsidRPr="00EC3D7F">
              <w:rPr>
                <w:rFonts w:ascii="Book Antiqua" w:hAnsi="Book Antiqua"/>
              </w:rPr>
              <w:t>tion</w:t>
            </w:r>
          </w:p>
        </w:tc>
      </w:tr>
      <w:tr w:rsidR="00EC3D7F" w:rsidRPr="00EC3D7F" w14:paraId="35B77466" w14:textId="77777777" w:rsidTr="00765868">
        <w:tc>
          <w:tcPr>
            <w:tcW w:w="959" w:type="dxa"/>
            <w:vMerge w:val="restart"/>
          </w:tcPr>
          <w:p w14:paraId="5A29E70D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Phase 2</w:t>
            </w:r>
          </w:p>
        </w:tc>
        <w:tc>
          <w:tcPr>
            <w:tcW w:w="2410" w:type="dxa"/>
          </w:tcPr>
          <w:p w14:paraId="1491D2D7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Norursodeoxycholic Acid in the Treatment of Primary Sclerosing Cholangitis (NUC-3)</w:t>
            </w:r>
          </w:p>
        </w:tc>
        <w:tc>
          <w:tcPr>
            <w:tcW w:w="1417" w:type="dxa"/>
          </w:tcPr>
          <w:p w14:paraId="395231E9" w14:textId="77777777" w:rsidR="00EC3D7F" w:rsidRPr="00EC3D7F" w:rsidRDefault="00C93F9C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15" w:tooltip="Current version of study NCT01755507 on ClinicalTrials.gov" w:history="1">
              <w:r w:rsidR="00EC3D7F" w:rsidRPr="00EC3D7F">
                <w:rPr>
                  <w:rStyle w:val="a4"/>
                  <w:rFonts w:ascii="Book Antiqua" w:hAnsi="Book Antiqua"/>
                  <w:color w:val="auto"/>
                  <w:u w:val="none"/>
                </w:rPr>
                <w:t>NCT01755507</w:t>
              </w:r>
            </w:hyperlink>
          </w:p>
        </w:tc>
        <w:tc>
          <w:tcPr>
            <w:tcW w:w="1559" w:type="dxa"/>
          </w:tcPr>
          <w:p w14:paraId="50A05B38" w14:textId="5A266644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59 participants</w:t>
            </w:r>
          </w:p>
        </w:tc>
        <w:tc>
          <w:tcPr>
            <w:tcW w:w="1418" w:type="dxa"/>
          </w:tcPr>
          <w:p w14:paraId="3057C743" w14:textId="1D9ACE31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Completed</w:t>
            </w:r>
          </w:p>
        </w:tc>
        <w:tc>
          <w:tcPr>
            <w:tcW w:w="1451" w:type="dxa"/>
          </w:tcPr>
          <w:p w14:paraId="13D38C3B" w14:textId="39CE6314" w:rsidR="00EC3D7F" w:rsidRPr="00EC3D7F" w:rsidRDefault="000A3A45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rug: norursodeoxycholic acid</w:t>
            </w:r>
            <w:r w:rsidR="001A1FD1">
              <w:rPr>
                <w:rFonts w:ascii="Book Antiqua" w:hAnsi="Book Antiqua"/>
              </w:rPr>
              <w:t>;</w:t>
            </w:r>
            <w:r w:rsidR="001A1FD1">
              <w:rPr>
                <w:rFonts w:ascii="Book Antiqua" w:hAnsi="Book Antiqua" w:hint="eastAsia"/>
              </w:rPr>
              <w:t xml:space="preserve"> </w:t>
            </w:r>
            <w:r w:rsidRPr="00EC3D7F">
              <w:rPr>
                <w:rFonts w:ascii="Book Antiqua" w:hAnsi="Book Antiqua"/>
              </w:rPr>
              <w:t>Drug: placebo</w:t>
            </w:r>
          </w:p>
        </w:tc>
      </w:tr>
      <w:tr w:rsidR="00EC3D7F" w:rsidRPr="00EC3D7F" w14:paraId="34FE4082" w14:textId="77777777" w:rsidTr="00765868">
        <w:tc>
          <w:tcPr>
            <w:tcW w:w="959" w:type="dxa"/>
            <w:vMerge/>
          </w:tcPr>
          <w:p w14:paraId="59F93309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410" w:type="dxa"/>
          </w:tcPr>
          <w:p w14:paraId="3ADBAAA6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Obeticholic Acid (OCA) in Primary Sclerosing Cholangitis (PSC) (AESOP)</w:t>
            </w:r>
          </w:p>
        </w:tc>
        <w:tc>
          <w:tcPr>
            <w:tcW w:w="1417" w:type="dxa"/>
          </w:tcPr>
          <w:p w14:paraId="182E8058" w14:textId="231E3D67" w:rsidR="00EC3D7F" w:rsidRPr="00EC3D7F" w:rsidRDefault="00C93F9C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16" w:tooltip="Current version of study NCT02177136 on ClinicalTrials.gov" w:history="1">
              <w:r w:rsidR="00EC3D7F" w:rsidRPr="00EC3D7F">
                <w:rPr>
                  <w:rStyle w:val="a4"/>
                  <w:rFonts w:ascii="Book Antiqua" w:hAnsi="Book Antiqua"/>
                  <w:color w:val="auto"/>
                  <w:u w:val="none"/>
                </w:rPr>
                <w:t>NCT02177136</w:t>
              </w:r>
            </w:hyperlink>
          </w:p>
        </w:tc>
        <w:tc>
          <w:tcPr>
            <w:tcW w:w="1559" w:type="dxa"/>
          </w:tcPr>
          <w:p w14:paraId="4AFE61DF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77 participants</w:t>
            </w:r>
          </w:p>
        </w:tc>
        <w:tc>
          <w:tcPr>
            <w:tcW w:w="1418" w:type="dxa"/>
          </w:tcPr>
          <w:p w14:paraId="67431BAD" w14:textId="0E2E3458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Completed</w:t>
            </w:r>
          </w:p>
        </w:tc>
        <w:tc>
          <w:tcPr>
            <w:tcW w:w="1451" w:type="dxa"/>
          </w:tcPr>
          <w:p w14:paraId="0014B206" w14:textId="23C78A68" w:rsidR="00EC3D7F" w:rsidRPr="00EC3D7F" w:rsidRDefault="000A3A45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 xml:space="preserve">Drug: </w:t>
            </w:r>
            <w:r w:rsidR="00CA7C1D">
              <w:rPr>
                <w:rFonts w:ascii="Book Antiqua" w:hAnsi="Book Antiqua"/>
              </w:rPr>
              <w:t>OCA</w:t>
            </w:r>
            <w:r w:rsidR="001A1FD1">
              <w:rPr>
                <w:rFonts w:ascii="Book Antiqua" w:hAnsi="Book Antiqua" w:hint="eastAsia"/>
              </w:rPr>
              <w:t>;</w:t>
            </w:r>
            <w:r w:rsidR="001A1FD1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</w:rPr>
              <w:t>Drug: placebo</w:t>
            </w:r>
          </w:p>
        </w:tc>
      </w:tr>
      <w:tr w:rsidR="00EC3D7F" w:rsidRPr="00EC3D7F" w14:paraId="29F3F9AF" w14:textId="77777777" w:rsidTr="00765868">
        <w:tc>
          <w:tcPr>
            <w:tcW w:w="959" w:type="dxa"/>
            <w:vMerge/>
          </w:tcPr>
          <w:p w14:paraId="18FD9B24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410" w:type="dxa"/>
          </w:tcPr>
          <w:p w14:paraId="54356202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Vancomycin for Primary Sclerosing Cholangitis</w:t>
            </w:r>
          </w:p>
        </w:tc>
        <w:tc>
          <w:tcPr>
            <w:tcW w:w="1417" w:type="dxa"/>
          </w:tcPr>
          <w:p w14:paraId="1EFDCDD5" w14:textId="65366C2F" w:rsidR="00EC3D7F" w:rsidRPr="00EC3D7F" w:rsidRDefault="00C93F9C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17" w:tooltip="Current version of study NCT03710122 on ClinicalTrials.gov" w:history="1">
              <w:r w:rsidR="00EC3D7F" w:rsidRPr="00EC3D7F">
                <w:rPr>
                  <w:rStyle w:val="a4"/>
                  <w:rFonts w:ascii="Book Antiqua" w:hAnsi="Book Antiqua"/>
                  <w:color w:val="auto"/>
                  <w:u w:val="none"/>
                </w:rPr>
                <w:t>NCT03710122</w:t>
              </w:r>
            </w:hyperlink>
            <w:r w:rsidR="00EC3D7F" w:rsidRPr="00EC3D7F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1559" w:type="dxa"/>
          </w:tcPr>
          <w:p w14:paraId="09CE1576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02 participants</w:t>
            </w:r>
          </w:p>
        </w:tc>
        <w:tc>
          <w:tcPr>
            <w:tcW w:w="1418" w:type="dxa"/>
          </w:tcPr>
          <w:p w14:paraId="421A025E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Recruiting</w:t>
            </w:r>
          </w:p>
        </w:tc>
        <w:tc>
          <w:tcPr>
            <w:tcW w:w="1451" w:type="dxa"/>
          </w:tcPr>
          <w:p w14:paraId="0DCDC464" w14:textId="2DC94A21" w:rsidR="00EC3D7F" w:rsidRPr="00EC3D7F" w:rsidRDefault="000A3A45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rug: vancomycin</w:t>
            </w:r>
            <w:r w:rsidR="001A1FD1">
              <w:rPr>
                <w:rFonts w:ascii="Book Antiqua" w:hAnsi="Book Antiqua" w:hint="eastAsia"/>
              </w:rPr>
              <w:t>;</w:t>
            </w:r>
            <w:r w:rsidR="001A1FD1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</w:rPr>
              <w:t>Other: placebo</w:t>
            </w:r>
          </w:p>
        </w:tc>
      </w:tr>
      <w:tr w:rsidR="00EC3D7F" w:rsidRPr="00EC3D7F" w14:paraId="62861B14" w14:textId="77777777" w:rsidTr="00765868">
        <w:tc>
          <w:tcPr>
            <w:tcW w:w="959" w:type="dxa"/>
            <w:vMerge/>
          </w:tcPr>
          <w:p w14:paraId="0FBE81BF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410" w:type="dxa"/>
          </w:tcPr>
          <w:p w14:paraId="1A8447B1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Trial of High-dose Urso in Primary Sclerosing Cholangitis</w:t>
            </w:r>
          </w:p>
        </w:tc>
        <w:tc>
          <w:tcPr>
            <w:tcW w:w="1417" w:type="dxa"/>
          </w:tcPr>
          <w:p w14:paraId="5FBF19D4" w14:textId="77777777" w:rsidR="00EC3D7F" w:rsidRPr="00EC3D7F" w:rsidRDefault="00C93F9C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18" w:tooltip="Current version of study NCT00059202 on ClinicalTrials.gov" w:history="1">
              <w:r w:rsidR="00EC3D7F" w:rsidRPr="00EC3D7F">
                <w:rPr>
                  <w:rStyle w:val="a4"/>
                  <w:rFonts w:ascii="Book Antiqua" w:hAnsi="Book Antiqua"/>
                  <w:color w:val="auto"/>
                  <w:u w:val="none"/>
                </w:rPr>
                <w:t>NCT00059202</w:t>
              </w:r>
            </w:hyperlink>
          </w:p>
        </w:tc>
        <w:tc>
          <w:tcPr>
            <w:tcW w:w="1559" w:type="dxa"/>
          </w:tcPr>
          <w:p w14:paraId="414ED3A0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50 participants</w:t>
            </w:r>
          </w:p>
        </w:tc>
        <w:tc>
          <w:tcPr>
            <w:tcW w:w="1418" w:type="dxa"/>
          </w:tcPr>
          <w:p w14:paraId="536CD477" w14:textId="1E2D9926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Completed</w:t>
            </w:r>
          </w:p>
        </w:tc>
        <w:tc>
          <w:tcPr>
            <w:tcW w:w="1451" w:type="dxa"/>
          </w:tcPr>
          <w:p w14:paraId="0736F5F3" w14:textId="4454C8C7" w:rsidR="00EC3D7F" w:rsidRPr="00EC3D7F" w:rsidRDefault="000A3A45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rug: ursodeoxycholic acid</w:t>
            </w:r>
            <w:r w:rsidR="001A1FD1">
              <w:rPr>
                <w:rFonts w:ascii="Book Antiqua" w:hAnsi="Book Antiqua" w:hint="eastAsia"/>
              </w:rPr>
              <w:t>;</w:t>
            </w:r>
            <w:r w:rsidR="001A1FD1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</w:rPr>
              <w:t>Drug: placebo</w:t>
            </w:r>
          </w:p>
        </w:tc>
      </w:tr>
      <w:tr w:rsidR="00EC3D7F" w:rsidRPr="00EC3D7F" w14:paraId="74A7F7C8" w14:textId="77777777" w:rsidTr="00765868">
        <w:tc>
          <w:tcPr>
            <w:tcW w:w="959" w:type="dxa"/>
            <w:vMerge/>
          </w:tcPr>
          <w:p w14:paraId="4DC9CA1F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410" w:type="dxa"/>
          </w:tcPr>
          <w:p w14:paraId="515BEAC4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 xml:space="preserve">Fecal Microbiota Transplantation for </w:t>
            </w:r>
            <w:r w:rsidRPr="00EC3D7F">
              <w:rPr>
                <w:rFonts w:ascii="Book Antiqua" w:hAnsi="Book Antiqua"/>
              </w:rPr>
              <w:lastRenderedPageBreak/>
              <w:t>the Treatment of Primary Sclerosing Cholangitis.</w:t>
            </w:r>
          </w:p>
        </w:tc>
        <w:tc>
          <w:tcPr>
            <w:tcW w:w="1417" w:type="dxa"/>
          </w:tcPr>
          <w:p w14:paraId="4E4A436F" w14:textId="77777777" w:rsidR="00EC3D7F" w:rsidRPr="00EC3D7F" w:rsidRDefault="00C93F9C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19" w:tooltip="Current version of study NCT02424175 on ClinicalTrials.gov" w:history="1">
              <w:r w:rsidR="00EC3D7F" w:rsidRPr="00EC3D7F">
                <w:rPr>
                  <w:rStyle w:val="a4"/>
                  <w:rFonts w:ascii="Book Antiqua" w:hAnsi="Book Antiqua"/>
                  <w:color w:val="auto"/>
                  <w:u w:val="none"/>
                </w:rPr>
                <w:t>NCT02424175</w:t>
              </w:r>
            </w:hyperlink>
          </w:p>
        </w:tc>
        <w:tc>
          <w:tcPr>
            <w:tcW w:w="1559" w:type="dxa"/>
          </w:tcPr>
          <w:p w14:paraId="1209D830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0 participants</w:t>
            </w:r>
          </w:p>
        </w:tc>
        <w:tc>
          <w:tcPr>
            <w:tcW w:w="1418" w:type="dxa"/>
          </w:tcPr>
          <w:p w14:paraId="7B351186" w14:textId="03A752F0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Completed</w:t>
            </w:r>
          </w:p>
        </w:tc>
        <w:tc>
          <w:tcPr>
            <w:tcW w:w="1451" w:type="dxa"/>
          </w:tcPr>
          <w:p w14:paraId="3DEE2902" w14:textId="00D8CD3D" w:rsidR="00EC3D7F" w:rsidRPr="00EC3D7F" w:rsidRDefault="000A3A45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 xml:space="preserve">Biological: fecal </w:t>
            </w:r>
            <w:r w:rsidRPr="00EC3D7F">
              <w:rPr>
                <w:rFonts w:ascii="Book Antiqua" w:hAnsi="Book Antiqua"/>
              </w:rPr>
              <w:lastRenderedPageBreak/>
              <w:t>microbiota transplantation</w:t>
            </w:r>
          </w:p>
        </w:tc>
      </w:tr>
      <w:tr w:rsidR="00EC3D7F" w:rsidRPr="00EC3D7F" w14:paraId="22733E06" w14:textId="77777777" w:rsidTr="00765868">
        <w:tc>
          <w:tcPr>
            <w:tcW w:w="959" w:type="dxa"/>
            <w:vMerge w:val="restart"/>
          </w:tcPr>
          <w:p w14:paraId="40FE7F41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lastRenderedPageBreak/>
              <w:t>Phase 3</w:t>
            </w:r>
          </w:p>
        </w:tc>
        <w:tc>
          <w:tcPr>
            <w:tcW w:w="2410" w:type="dxa"/>
          </w:tcPr>
          <w:p w14:paraId="7E64B2CE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Primary Sclerosing Cholangitis with Oral Vancomycin by the Study of Its Antimicrobial and Immunomodulating Effects (PSC)</w:t>
            </w:r>
          </w:p>
        </w:tc>
        <w:tc>
          <w:tcPr>
            <w:tcW w:w="1417" w:type="dxa"/>
          </w:tcPr>
          <w:p w14:paraId="782C9300" w14:textId="77777777" w:rsidR="00EC3D7F" w:rsidRPr="00EC3D7F" w:rsidRDefault="00C93F9C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20" w:tooltip="Current version of study NCT01802073 on ClinicalTrials.gov" w:history="1">
              <w:r w:rsidR="00EC3D7F" w:rsidRPr="00EC3D7F">
                <w:rPr>
                  <w:rStyle w:val="a4"/>
                  <w:rFonts w:ascii="Book Antiqua" w:hAnsi="Book Antiqua"/>
                  <w:color w:val="auto"/>
                  <w:u w:val="none"/>
                </w:rPr>
                <w:t>NCT01802073</w:t>
              </w:r>
            </w:hyperlink>
          </w:p>
        </w:tc>
        <w:tc>
          <w:tcPr>
            <w:tcW w:w="1559" w:type="dxa"/>
          </w:tcPr>
          <w:p w14:paraId="6110651A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34 participants</w:t>
            </w:r>
          </w:p>
        </w:tc>
        <w:tc>
          <w:tcPr>
            <w:tcW w:w="1418" w:type="dxa"/>
          </w:tcPr>
          <w:p w14:paraId="1C0243A3" w14:textId="45257018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Completed</w:t>
            </w:r>
          </w:p>
        </w:tc>
        <w:tc>
          <w:tcPr>
            <w:tcW w:w="1451" w:type="dxa"/>
          </w:tcPr>
          <w:p w14:paraId="1DE983D5" w14:textId="5D4566BD" w:rsidR="00EC3D7F" w:rsidRPr="00EC3D7F" w:rsidRDefault="000A3A45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rug: oral vancomycin</w:t>
            </w:r>
          </w:p>
        </w:tc>
      </w:tr>
      <w:tr w:rsidR="00EC3D7F" w:rsidRPr="00EC3D7F" w14:paraId="312ECDFD" w14:textId="77777777" w:rsidTr="00765868">
        <w:tc>
          <w:tcPr>
            <w:tcW w:w="959" w:type="dxa"/>
            <w:vMerge/>
          </w:tcPr>
          <w:p w14:paraId="3A1F3622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410" w:type="dxa"/>
          </w:tcPr>
          <w:p w14:paraId="5A6C9AE7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Probiotics in Patients with Primary Sclerosing Cholangitis</w:t>
            </w:r>
          </w:p>
        </w:tc>
        <w:tc>
          <w:tcPr>
            <w:tcW w:w="1417" w:type="dxa"/>
          </w:tcPr>
          <w:p w14:paraId="137F86FB" w14:textId="77777777" w:rsidR="00EC3D7F" w:rsidRPr="00EC3D7F" w:rsidRDefault="00C93F9C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21" w:tooltip="Current version of study NCT00161148 on ClinicalTrials.gov" w:history="1">
              <w:r w:rsidR="00EC3D7F" w:rsidRPr="00EC3D7F">
                <w:rPr>
                  <w:rStyle w:val="a4"/>
                  <w:rFonts w:ascii="Book Antiqua" w:hAnsi="Book Antiqua"/>
                  <w:color w:val="auto"/>
                  <w:u w:val="none"/>
                </w:rPr>
                <w:t>NCT00161148</w:t>
              </w:r>
            </w:hyperlink>
          </w:p>
        </w:tc>
        <w:tc>
          <w:tcPr>
            <w:tcW w:w="1559" w:type="dxa"/>
          </w:tcPr>
          <w:p w14:paraId="1E6A16B7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2 participants</w:t>
            </w:r>
          </w:p>
        </w:tc>
        <w:tc>
          <w:tcPr>
            <w:tcW w:w="1418" w:type="dxa"/>
          </w:tcPr>
          <w:p w14:paraId="66F6218D" w14:textId="4112248F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Unknown</w:t>
            </w:r>
            <w:r w:rsidR="001A1FD1">
              <w:rPr>
                <w:rFonts w:ascii="Book Antiqua" w:hAnsi="Book Antiqua"/>
                <w:vertAlign w:val="superscript"/>
              </w:rPr>
              <w:t>1</w:t>
            </w:r>
          </w:p>
        </w:tc>
        <w:tc>
          <w:tcPr>
            <w:tcW w:w="1451" w:type="dxa"/>
          </w:tcPr>
          <w:p w14:paraId="0B720B79" w14:textId="2A661FBF" w:rsidR="00EC3D7F" w:rsidRPr="00EC3D7F" w:rsidRDefault="000A3A45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rug: probiotics</w:t>
            </w:r>
          </w:p>
        </w:tc>
      </w:tr>
      <w:tr w:rsidR="00EC3D7F" w:rsidRPr="00EC3D7F" w14:paraId="44841687" w14:textId="77777777" w:rsidTr="00765868">
        <w:tc>
          <w:tcPr>
            <w:tcW w:w="959" w:type="dxa"/>
            <w:vMerge/>
          </w:tcPr>
          <w:p w14:paraId="6BA1431E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410" w:type="dxa"/>
          </w:tcPr>
          <w:p w14:paraId="2498B86E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 xml:space="preserve">Norursodeoxycholic Acid </w:t>
            </w:r>
            <w:r w:rsidRPr="001A1FD1">
              <w:rPr>
                <w:rFonts w:ascii="Book Antiqua" w:hAnsi="Book Antiqua"/>
                <w:i/>
                <w:iCs/>
              </w:rPr>
              <w:t>vs</w:t>
            </w:r>
            <w:r w:rsidRPr="00EC3D7F">
              <w:rPr>
                <w:rFonts w:ascii="Book Antiqua" w:hAnsi="Book Antiqua"/>
              </w:rPr>
              <w:t xml:space="preserve"> Placebo in PSC</w:t>
            </w:r>
          </w:p>
        </w:tc>
        <w:tc>
          <w:tcPr>
            <w:tcW w:w="1417" w:type="dxa"/>
          </w:tcPr>
          <w:p w14:paraId="11E82869" w14:textId="70A338D4" w:rsidR="00EC3D7F" w:rsidRPr="00EC3D7F" w:rsidRDefault="00C93F9C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22" w:tooltip="Current version of study NCT03872921 on ClinicalTrials.gov" w:history="1">
              <w:r w:rsidR="00EC3D7F" w:rsidRPr="00EC3D7F">
                <w:rPr>
                  <w:rStyle w:val="a4"/>
                  <w:rFonts w:ascii="Book Antiqua" w:hAnsi="Book Antiqua"/>
                  <w:color w:val="auto"/>
                  <w:u w:val="none"/>
                </w:rPr>
                <w:t>NCT03872921</w:t>
              </w:r>
            </w:hyperlink>
          </w:p>
        </w:tc>
        <w:tc>
          <w:tcPr>
            <w:tcW w:w="1559" w:type="dxa"/>
          </w:tcPr>
          <w:p w14:paraId="781613B3" w14:textId="70115079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300 participants</w:t>
            </w:r>
          </w:p>
        </w:tc>
        <w:tc>
          <w:tcPr>
            <w:tcW w:w="1418" w:type="dxa"/>
          </w:tcPr>
          <w:p w14:paraId="01FEBA02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Recruiting</w:t>
            </w:r>
          </w:p>
        </w:tc>
        <w:tc>
          <w:tcPr>
            <w:tcW w:w="1451" w:type="dxa"/>
          </w:tcPr>
          <w:p w14:paraId="24329B7F" w14:textId="6E061315" w:rsidR="00EC3D7F" w:rsidRPr="00EC3D7F" w:rsidRDefault="000A3A45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rug: norursodeoxycholic acid</w:t>
            </w:r>
          </w:p>
        </w:tc>
      </w:tr>
      <w:tr w:rsidR="00EC3D7F" w:rsidRPr="00EC3D7F" w14:paraId="654F4EDC" w14:textId="77777777" w:rsidTr="00765868">
        <w:tc>
          <w:tcPr>
            <w:tcW w:w="959" w:type="dxa"/>
            <w:vMerge/>
          </w:tcPr>
          <w:p w14:paraId="1A611D26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410" w:type="dxa"/>
          </w:tcPr>
          <w:p w14:paraId="1AA8080F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Vancomycin for Primary Sclerosing Cholangitis</w:t>
            </w:r>
          </w:p>
        </w:tc>
        <w:tc>
          <w:tcPr>
            <w:tcW w:w="1417" w:type="dxa"/>
          </w:tcPr>
          <w:p w14:paraId="3B49E557" w14:textId="40C81A4C" w:rsidR="00EC3D7F" w:rsidRPr="00EC3D7F" w:rsidRDefault="00C93F9C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23" w:tooltip="Current version of study NCT03710122 on ClinicalTrials.gov" w:history="1">
              <w:r w:rsidR="00EC3D7F" w:rsidRPr="00EC3D7F">
                <w:rPr>
                  <w:rStyle w:val="a4"/>
                  <w:rFonts w:ascii="Book Antiqua" w:hAnsi="Book Antiqua"/>
                  <w:color w:val="auto"/>
                  <w:u w:val="none"/>
                </w:rPr>
                <w:t>NCT03710122</w:t>
              </w:r>
            </w:hyperlink>
            <w:r w:rsidR="00EC3D7F" w:rsidRPr="00EC3D7F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1559" w:type="dxa"/>
          </w:tcPr>
          <w:p w14:paraId="1CF015CC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02 participants</w:t>
            </w:r>
          </w:p>
        </w:tc>
        <w:tc>
          <w:tcPr>
            <w:tcW w:w="1418" w:type="dxa"/>
          </w:tcPr>
          <w:p w14:paraId="4180E8C2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Recruiting</w:t>
            </w:r>
          </w:p>
        </w:tc>
        <w:tc>
          <w:tcPr>
            <w:tcW w:w="1451" w:type="dxa"/>
          </w:tcPr>
          <w:p w14:paraId="471E0269" w14:textId="4D6E9F05" w:rsidR="00EC3D7F" w:rsidRPr="00EC3D7F" w:rsidRDefault="000A3A45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rug: vancomycin</w:t>
            </w:r>
            <w:r w:rsidR="001A1FD1">
              <w:rPr>
                <w:rFonts w:ascii="Book Antiqua" w:hAnsi="Book Antiqua" w:hint="eastAsia"/>
              </w:rPr>
              <w:t>;</w:t>
            </w:r>
            <w:r w:rsidR="001A1FD1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</w:rPr>
              <w:t>Other: placebo</w:t>
            </w:r>
          </w:p>
        </w:tc>
      </w:tr>
      <w:tr w:rsidR="00EC3D7F" w:rsidRPr="00EC3D7F" w14:paraId="3307D018" w14:textId="77777777" w:rsidTr="00765868">
        <w:tc>
          <w:tcPr>
            <w:tcW w:w="959" w:type="dxa"/>
            <w:vMerge/>
          </w:tcPr>
          <w:p w14:paraId="2E912A29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410" w:type="dxa"/>
          </w:tcPr>
          <w:p w14:paraId="120B3160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Trial of High-dose Urso in Primary Sclerosing Cholangitis</w:t>
            </w:r>
          </w:p>
        </w:tc>
        <w:tc>
          <w:tcPr>
            <w:tcW w:w="1417" w:type="dxa"/>
          </w:tcPr>
          <w:p w14:paraId="5271F87B" w14:textId="27D74E7F" w:rsidR="00EC3D7F" w:rsidRPr="00EC3D7F" w:rsidRDefault="00C93F9C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24" w:tooltip="Current version of study NCT00059202 on ClinicalTrials.gov" w:history="1">
              <w:r w:rsidR="00EC3D7F" w:rsidRPr="00EC3D7F">
                <w:rPr>
                  <w:rStyle w:val="a4"/>
                  <w:rFonts w:ascii="Book Antiqua" w:hAnsi="Book Antiqua"/>
                  <w:color w:val="auto"/>
                  <w:u w:val="none"/>
                </w:rPr>
                <w:t>NCT00059202</w:t>
              </w:r>
            </w:hyperlink>
          </w:p>
        </w:tc>
        <w:tc>
          <w:tcPr>
            <w:tcW w:w="1559" w:type="dxa"/>
          </w:tcPr>
          <w:p w14:paraId="795660E5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50 participants</w:t>
            </w:r>
          </w:p>
        </w:tc>
        <w:tc>
          <w:tcPr>
            <w:tcW w:w="1418" w:type="dxa"/>
          </w:tcPr>
          <w:p w14:paraId="2943559D" w14:textId="09EB2326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Completed</w:t>
            </w:r>
          </w:p>
        </w:tc>
        <w:tc>
          <w:tcPr>
            <w:tcW w:w="1451" w:type="dxa"/>
          </w:tcPr>
          <w:p w14:paraId="63D9BBD5" w14:textId="11AF8B1E" w:rsidR="00EC3D7F" w:rsidRPr="00EC3D7F" w:rsidRDefault="000A3A45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rug: ursodeoxycholic acid</w:t>
            </w:r>
            <w:r w:rsidR="001A1FD1">
              <w:rPr>
                <w:rFonts w:ascii="Book Antiqua" w:hAnsi="Book Antiqua" w:hint="eastAsia"/>
              </w:rPr>
              <w:t>;</w:t>
            </w:r>
            <w:r w:rsidR="001A1FD1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</w:rPr>
              <w:t>Drug: placebo</w:t>
            </w:r>
          </w:p>
        </w:tc>
      </w:tr>
      <w:tr w:rsidR="00EC3D7F" w:rsidRPr="00EC3D7F" w14:paraId="1ABAB418" w14:textId="77777777" w:rsidTr="00765868">
        <w:tc>
          <w:tcPr>
            <w:tcW w:w="959" w:type="dxa"/>
          </w:tcPr>
          <w:p w14:paraId="4F2C0C1F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lastRenderedPageBreak/>
              <w:t>Phase 4</w:t>
            </w:r>
          </w:p>
        </w:tc>
        <w:tc>
          <w:tcPr>
            <w:tcW w:w="2410" w:type="dxa"/>
          </w:tcPr>
          <w:p w14:paraId="67D9EDAE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Effect and Safety of Oral Vancomycin in Primary Sclerosing Cholangitis Patients</w:t>
            </w:r>
          </w:p>
        </w:tc>
        <w:tc>
          <w:tcPr>
            <w:tcW w:w="1417" w:type="dxa"/>
          </w:tcPr>
          <w:p w14:paraId="2E80260C" w14:textId="77777777" w:rsidR="00EC3D7F" w:rsidRPr="00EC3D7F" w:rsidRDefault="00C93F9C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25" w:tooltip="Current version of study NCT02605213 on ClinicalTrials.gov" w:history="1">
              <w:r w:rsidR="00EC3D7F" w:rsidRPr="00EC3D7F">
                <w:rPr>
                  <w:rStyle w:val="a4"/>
                  <w:rFonts w:ascii="Book Antiqua" w:hAnsi="Book Antiqua"/>
                  <w:color w:val="auto"/>
                  <w:u w:val="none"/>
                </w:rPr>
                <w:t>NCT02605213</w:t>
              </w:r>
            </w:hyperlink>
          </w:p>
        </w:tc>
        <w:tc>
          <w:tcPr>
            <w:tcW w:w="1559" w:type="dxa"/>
          </w:tcPr>
          <w:p w14:paraId="05405B2D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30 participants</w:t>
            </w:r>
          </w:p>
        </w:tc>
        <w:tc>
          <w:tcPr>
            <w:tcW w:w="1418" w:type="dxa"/>
          </w:tcPr>
          <w:p w14:paraId="10F68566" w14:textId="3019B776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Unknown</w:t>
            </w:r>
            <w:r w:rsidR="001A1FD1">
              <w:rPr>
                <w:rFonts w:ascii="Book Antiqua" w:hAnsi="Book Antiqua"/>
                <w:vertAlign w:val="superscript"/>
              </w:rPr>
              <w:t>1</w:t>
            </w:r>
          </w:p>
        </w:tc>
        <w:tc>
          <w:tcPr>
            <w:tcW w:w="1451" w:type="dxa"/>
          </w:tcPr>
          <w:p w14:paraId="27AFB4E0" w14:textId="693C5CDA" w:rsidR="00EC3D7F" w:rsidRPr="00EC3D7F" w:rsidRDefault="000A3A45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rug: vancomyc</w:t>
            </w:r>
            <w:r w:rsidR="00EC3D7F" w:rsidRPr="00EC3D7F">
              <w:rPr>
                <w:rFonts w:ascii="Book Antiqua" w:hAnsi="Book Antiqua"/>
              </w:rPr>
              <w:t>in</w:t>
            </w:r>
            <w:r w:rsidR="001A1FD1">
              <w:rPr>
                <w:rFonts w:ascii="Book Antiqua" w:hAnsi="Book Antiqua" w:hint="eastAsia"/>
              </w:rPr>
              <w:t>;</w:t>
            </w:r>
            <w:r w:rsidR="001A1FD1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</w:rPr>
              <w:t>Drug: placebo</w:t>
            </w:r>
          </w:p>
        </w:tc>
      </w:tr>
    </w:tbl>
    <w:p w14:paraId="0DA1D39B" w14:textId="37CDF27A" w:rsidR="00A77B3E" w:rsidRDefault="001A1FD1" w:rsidP="000A3A4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vertAlign w:val="superscript"/>
        </w:rPr>
        <w:t>1</w:t>
      </w:r>
      <w:r w:rsidR="00EC3D7F" w:rsidRPr="00EC3D7F">
        <w:rPr>
          <w:rFonts w:ascii="Book Antiqua" w:hAnsi="Book Antiqua"/>
        </w:rPr>
        <w:t>Study has passed its completion date and status has not been verified in more than two years.</w:t>
      </w:r>
    </w:p>
    <w:p w14:paraId="6F595CCC" w14:textId="77777777" w:rsidR="003A52F1" w:rsidRDefault="00CA7C1D" w:rsidP="000A3A45">
      <w:pPr>
        <w:adjustRightInd w:val="0"/>
        <w:snapToGrid w:val="0"/>
        <w:spacing w:line="360" w:lineRule="auto"/>
        <w:jc w:val="both"/>
        <w:rPr>
          <w:rFonts w:ascii="Book Antiqua" w:hAnsi="Book Antiqua"/>
        </w:rPr>
        <w:sectPr w:rsidR="003A52F1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EC3D7F">
        <w:rPr>
          <w:rFonts w:ascii="Book Antiqua" w:hAnsi="Book Antiqua"/>
        </w:rPr>
        <w:t>PSC</w:t>
      </w:r>
      <w:r>
        <w:rPr>
          <w:rFonts w:ascii="Book Antiqua" w:hAnsi="Book Antiqua"/>
        </w:rPr>
        <w:t xml:space="preserve">: </w:t>
      </w:r>
      <w:r>
        <w:rPr>
          <w:rFonts w:ascii="Book Antiqua" w:eastAsia="Book Antiqua" w:hAnsi="Book Antiqua" w:cs="Book Antiqua"/>
          <w:color w:val="000000"/>
        </w:rPr>
        <w:t>Primary sclerosing cholangitis</w:t>
      </w:r>
      <w:r>
        <w:rPr>
          <w:rFonts w:ascii="Book Antiqua" w:hAnsi="Book Antiqua"/>
        </w:rPr>
        <w:t xml:space="preserve">; </w:t>
      </w:r>
      <w:r w:rsidRPr="00EC3D7F">
        <w:rPr>
          <w:rFonts w:ascii="Book Antiqua" w:hAnsi="Book Antiqua"/>
        </w:rPr>
        <w:t>OCA</w:t>
      </w:r>
      <w:r>
        <w:rPr>
          <w:rFonts w:ascii="Book Antiqua" w:hAnsi="Book Antiqua"/>
        </w:rPr>
        <w:t xml:space="preserve">: </w:t>
      </w:r>
      <w:r w:rsidRPr="00EC3D7F">
        <w:rPr>
          <w:rFonts w:ascii="Book Antiqua" w:hAnsi="Book Antiqua"/>
        </w:rPr>
        <w:t>Obeticholic Acid</w:t>
      </w:r>
      <w:r>
        <w:rPr>
          <w:rFonts w:ascii="Book Antiqua" w:hAnsi="Book Antiqua"/>
        </w:rPr>
        <w:t>;</w:t>
      </w:r>
      <w:r w:rsidRPr="00EC3D7F">
        <w:rPr>
          <w:rFonts w:ascii="Book Antiqua" w:hAnsi="Book Antiqua"/>
        </w:rPr>
        <w:t xml:space="preserve"> AESOP</w:t>
      </w:r>
      <w:r>
        <w:rPr>
          <w:rFonts w:ascii="Book Antiqua" w:hAnsi="Book Antiqua"/>
        </w:rPr>
        <w:t xml:space="preserve">: </w:t>
      </w:r>
      <w:r w:rsidRPr="00CA7C1D">
        <w:rPr>
          <w:rFonts w:ascii="Book Antiqua" w:hAnsi="Book Antiqua"/>
        </w:rPr>
        <w:t>Aetiology and Ethnicity in Schizophrenia and Other Psychoses</w:t>
      </w:r>
      <w:r>
        <w:rPr>
          <w:rFonts w:ascii="Book Antiqua" w:hAnsi="Book Antiqua"/>
        </w:rPr>
        <w:t>.</w:t>
      </w:r>
    </w:p>
    <w:p w14:paraId="524A019C" w14:textId="77777777" w:rsidR="003A52F1" w:rsidRDefault="003A52F1" w:rsidP="003A52F1">
      <w:pPr>
        <w:snapToGrid w:val="0"/>
        <w:ind w:leftChars="100" w:left="240"/>
        <w:jc w:val="center"/>
        <w:rPr>
          <w:rFonts w:ascii="Book Antiqua" w:hAnsi="Book Antiqua"/>
        </w:rPr>
      </w:pPr>
    </w:p>
    <w:p w14:paraId="7C2C8F1E" w14:textId="77777777" w:rsidR="003A52F1" w:rsidRDefault="003A52F1" w:rsidP="003A52F1">
      <w:pPr>
        <w:snapToGrid w:val="0"/>
        <w:ind w:leftChars="100" w:left="240"/>
        <w:jc w:val="center"/>
        <w:rPr>
          <w:rFonts w:ascii="Book Antiqua" w:hAnsi="Book Antiqua"/>
        </w:rPr>
      </w:pPr>
    </w:p>
    <w:p w14:paraId="547B5CBF" w14:textId="77777777" w:rsidR="003A52F1" w:rsidRDefault="003A52F1" w:rsidP="003A52F1">
      <w:pPr>
        <w:snapToGrid w:val="0"/>
        <w:ind w:leftChars="100" w:left="240"/>
        <w:jc w:val="center"/>
        <w:rPr>
          <w:rFonts w:ascii="Book Antiqua" w:hAnsi="Book Antiqua"/>
        </w:rPr>
      </w:pPr>
    </w:p>
    <w:p w14:paraId="1BA1E621" w14:textId="77777777" w:rsidR="003A52F1" w:rsidRDefault="003A52F1" w:rsidP="003A52F1">
      <w:pPr>
        <w:snapToGrid w:val="0"/>
        <w:ind w:leftChars="100" w:left="240"/>
        <w:jc w:val="center"/>
        <w:rPr>
          <w:rFonts w:ascii="Book Antiqua" w:hAnsi="Book Antiqua"/>
        </w:rPr>
      </w:pPr>
    </w:p>
    <w:p w14:paraId="2D063231" w14:textId="77777777" w:rsidR="003A52F1" w:rsidRDefault="003A52F1" w:rsidP="003A52F1">
      <w:pPr>
        <w:snapToGrid w:val="0"/>
        <w:ind w:leftChars="100" w:left="240"/>
        <w:jc w:val="center"/>
        <w:rPr>
          <w:rFonts w:ascii="Book Antiqua" w:hAnsi="Book Antiqua"/>
        </w:rPr>
      </w:pPr>
      <w:r>
        <w:rPr>
          <w:rFonts w:ascii="Book Antiqua" w:hAnsi="Book Antiqua"/>
          <w:noProof/>
        </w:rPr>
        <w:drawing>
          <wp:inline distT="0" distB="0" distL="0" distR="0" wp14:anchorId="6F4A2B84" wp14:editId="0B745088">
            <wp:extent cx="2499360" cy="1440180"/>
            <wp:effectExtent l="0" t="0" r="0" b="7620"/>
            <wp:docPr id="5" name="图片 5" descr="C:\Users\18810513029\Desktop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 descr="C:\Users\18810513029\Desktop\logo.png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9936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C05019" w14:textId="77777777" w:rsidR="003A52F1" w:rsidRDefault="003A52F1" w:rsidP="003A52F1">
      <w:pPr>
        <w:snapToGrid w:val="0"/>
        <w:ind w:leftChars="100" w:left="240"/>
        <w:jc w:val="center"/>
        <w:rPr>
          <w:rFonts w:ascii="Book Antiqua" w:hAnsi="Book Antiqua"/>
        </w:rPr>
      </w:pPr>
    </w:p>
    <w:p w14:paraId="29CDC82B" w14:textId="77777777" w:rsidR="003A52F1" w:rsidRDefault="003A52F1" w:rsidP="003A52F1">
      <w:pPr>
        <w:autoSpaceDE w:val="0"/>
        <w:autoSpaceDN w:val="0"/>
        <w:adjustRightInd w:val="0"/>
        <w:snapToGrid w:val="0"/>
        <w:spacing w:line="240" w:lineRule="atLeast"/>
        <w:ind w:leftChars="100" w:left="240"/>
        <w:jc w:val="center"/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</w:pPr>
      <w:r>
        <w:rPr>
          <w:rFonts w:ascii="Book Antiqua" w:eastAsia="TimesNewRomanPSMT" w:hAnsi="Book Antiqua" w:cs="TimesNewRomanPSMT"/>
          <w:color w:val="000000"/>
          <w:sz w:val="28"/>
          <w:szCs w:val="28"/>
        </w:rPr>
        <w:t xml:space="preserve">Published by </w:t>
      </w: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Baishideng Publishing Group Inc</w:t>
      </w:r>
    </w:p>
    <w:p w14:paraId="5684E17A" w14:textId="77777777" w:rsidR="003A52F1" w:rsidRDefault="003A52F1" w:rsidP="003A52F1">
      <w:pPr>
        <w:autoSpaceDE w:val="0"/>
        <w:autoSpaceDN w:val="0"/>
        <w:adjustRightInd w:val="0"/>
        <w:snapToGrid w:val="0"/>
        <w:ind w:leftChars="100" w:left="24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>
        <w:rPr>
          <w:rFonts w:ascii="Book Antiqua" w:eastAsia="TimesNewRomanPSMT" w:hAnsi="Book Antiqua" w:cs="Garamond"/>
          <w:color w:val="000000"/>
          <w:sz w:val="28"/>
          <w:szCs w:val="28"/>
        </w:rPr>
        <w:t>7041 Koll Center Parkway, Suite 160, Pleasanton, CA 94566, USA</w:t>
      </w:r>
    </w:p>
    <w:p w14:paraId="42CAE694" w14:textId="77777777" w:rsidR="003A52F1" w:rsidRDefault="003A52F1" w:rsidP="003A52F1">
      <w:pPr>
        <w:autoSpaceDE w:val="0"/>
        <w:autoSpaceDN w:val="0"/>
        <w:adjustRightInd w:val="0"/>
        <w:snapToGrid w:val="0"/>
        <w:ind w:leftChars="100" w:left="24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Telephone: </w:t>
      </w:r>
      <w:r>
        <w:rPr>
          <w:rFonts w:ascii="Book Antiqua" w:eastAsia="TimesNewRomanPSMT" w:hAnsi="Book Antiqua" w:cs="Garamond"/>
          <w:color w:val="000000"/>
          <w:sz w:val="28"/>
          <w:szCs w:val="28"/>
        </w:rPr>
        <w:t>+19253991568</w:t>
      </w:r>
    </w:p>
    <w:p w14:paraId="7CFC8CC2" w14:textId="77777777" w:rsidR="003A52F1" w:rsidRDefault="003A52F1" w:rsidP="003A52F1">
      <w:pPr>
        <w:autoSpaceDE w:val="0"/>
        <w:autoSpaceDN w:val="0"/>
        <w:adjustRightInd w:val="0"/>
        <w:snapToGrid w:val="0"/>
        <w:ind w:leftChars="100" w:left="24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Email: </w:t>
      </w:r>
      <w:r>
        <w:rPr>
          <w:rFonts w:ascii="Book Antiqua" w:eastAsia="TimesNewRomanPSMT" w:hAnsi="Book Antiqua" w:cs="Garamond"/>
          <w:color w:val="D56400"/>
          <w:sz w:val="28"/>
          <w:szCs w:val="28"/>
        </w:rPr>
        <w:t>bpgoffice@wjgnet.com</w:t>
      </w:r>
    </w:p>
    <w:p w14:paraId="7FB0FC3D" w14:textId="77777777" w:rsidR="003A52F1" w:rsidRDefault="003A52F1" w:rsidP="003A52F1">
      <w:pPr>
        <w:autoSpaceDE w:val="0"/>
        <w:autoSpaceDN w:val="0"/>
        <w:adjustRightInd w:val="0"/>
        <w:snapToGrid w:val="0"/>
        <w:ind w:leftChars="100" w:left="24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Help Desk: </w:t>
      </w:r>
      <w:r>
        <w:rPr>
          <w:rFonts w:ascii="Book Antiqua" w:eastAsia="TimesNewRomanPSMT" w:hAnsi="Book Antiqua" w:cs="Garamond"/>
          <w:color w:val="D56400"/>
          <w:sz w:val="28"/>
          <w:szCs w:val="28"/>
        </w:rPr>
        <w:t>https://www.f6publishing.com/helpdesk</w:t>
      </w:r>
    </w:p>
    <w:p w14:paraId="43C9A37A" w14:textId="77777777" w:rsidR="003A52F1" w:rsidRDefault="003A52F1" w:rsidP="003A52F1">
      <w:pPr>
        <w:snapToGrid w:val="0"/>
        <w:ind w:leftChars="100" w:left="240"/>
        <w:jc w:val="center"/>
        <w:rPr>
          <w:rFonts w:ascii="Book Antiqua" w:hAnsi="Book Antiqua"/>
        </w:rPr>
      </w:pPr>
      <w:r>
        <w:rPr>
          <w:rFonts w:ascii="Book Antiqua" w:eastAsia="TimesNewRomanPSMT" w:hAnsi="Book Antiqua" w:cs="Garamond"/>
          <w:color w:val="D56400"/>
          <w:sz w:val="28"/>
          <w:szCs w:val="28"/>
        </w:rPr>
        <w:t>https://www.wjgnet.com</w:t>
      </w:r>
    </w:p>
    <w:p w14:paraId="299147C7" w14:textId="77777777" w:rsidR="003A52F1" w:rsidRDefault="003A52F1" w:rsidP="003A52F1">
      <w:pPr>
        <w:snapToGrid w:val="0"/>
        <w:ind w:leftChars="100" w:left="240"/>
        <w:jc w:val="center"/>
        <w:rPr>
          <w:rFonts w:ascii="Book Antiqua" w:hAnsi="Book Antiqua"/>
        </w:rPr>
      </w:pPr>
    </w:p>
    <w:p w14:paraId="457B6992" w14:textId="77777777" w:rsidR="003A52F1" w:rsidRDefault="003A52F1" w:rsidP="003A52F1">
      <w:pPr>
        <w:snapToGrid w:val="0"/>
        <w:ind w:leftChars="100" w:left="240"/>
        <w:jc w:val="center"/>
        <w:rPr>
          <w:rFonts w:ascii="Book Antiqua" w:hAnsi="Book Antiqua"/>
        </w:rPr>
      </w:pPr>
    </w:p>
    <w:p w14:paraId="2A8DDC6F" w14:textId="77777777" w:rsidR="003A52F1" w:rsidRDefault="003A52F1" w:rsidP="003A52F1">
      <w:pPr>
        <w:snapToGrid w:val="0"/>
        <w:ind w:leftChars="100" w:left="240"/>
        <w:jc w:val="center"/>
        <w:rPr>
          <w:rFonts w:ascii="Book Antiqua" w:hAnsi="Book Antiqua"/>
        </w:rPr>
      </w:pPr>
    </w:p>
    <w:p w14:paraId="1F4E525D" w14:textId="77777777" w:rsidR="003A52F1" w:rsidRDefault="003A52F1" w:rsidP="003A52F1">
      <w:pPr>
        <w:snapToGrid w:val="0"/>
        <w:ind w:leftChars="100" w:left="240"/>
        <w:jc w:val="center"/>
        <w:rPr>
          <w:rFonts w:ascii="Book Antiqua" w:hAnsi="Book Antiqua"/>
        </w:rPr>
      </w:pPr>
      <w:r>
        <w:rPr>
          <w:rFonts w:ascii="Book Antiqua" w:hAnsi="Book Antiqua"/>
          <w:noProof/>
        </w:rPr>
        <w:drawing>
          <wp:inline distT="0" distB="0" distL="0" distR="0" wp14:anchorId="08422257" wp14:editId="6C2C082B">
            <wp:extent cx="1447800" cy="1440180"/>
            <wp:effectExtent l="0" t="0" r="0" b="7620"/>
            <wp:docPr id="6" name="图片 6" descr="C:\Users\18810513029\Desktop\二维码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 descr="C:\Users\18810513029\Desktop\二维码.png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44780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BA6A91" w14:textId="77777777" w:rsidR="003A52F1" w:rsidRDefault="003A52F1" w:rsidP="003A52F1">
      <w:pPr>
        <w:snapToGrid w:val="0"/>
        <w:ind w:leftChars="100" w:left="240"/>
        <w:jc w:val="center"/>
        <w:rPr>
          <w:rFonts w:ascii="Book Antiqua" w:hAnsi="Book Antiqua"/>
        </w:rPr>
      </w:pPr>
    </w:p>
    <w:p w14:paraId="7C96F9AA" w14:textId="77777777" w:rsidR="003A52F1" w:rsidRDefault="003A52F1" w:rsidP="003A52F1">
      <w:pPr>
        <w:snapToGrid w:val="0"/>
        <w:ind w:leftChars="100" w:left="240"/>
        <w:jc w:val="center"/>
        <w:rPr>
          <w:rFonts w:ascii="Book Antiqua" w:hAnsi="Book Antiqua"/>
        </w:rPr>
      </w:pPr>
    </w:p>
    <w:p w14:paraId="46F4E96A" w14:textId="77777777" w:rsidR="003A52F1" w:rsidRDefault="003A52F1" w:rsidP="003A52F1">
      <w:pPr>
        <w:snapToGrid w:val="0"/>
        <w:ind w:leftChars="100" w:left="240"/>
        <w:jc w:val="center"/>
        <w:rPr>
          <w:rFonts w:ascii="Book Antiqua" w:hAnsi="Book Antiqua"/>
        </w:rPr>
      </w:pPr>
    </w:p>
    <w:p w14:paraId="3CAB6EAF" w14:textId="77777777" w:rsidR="003A52F1" w:rsidRDefault="003A52F1" w:rsidP="003A52F1">
      <w:pPr>
        <w:snapToGrid w:val="0"/>
        <w:ind w:leftChars="100" w:left="240"/>
        <w:jc w:val="center"/>
        <w:rPr>
          <w:rFonts w:ascii="Book Antiqua" w:hAnsi="Book Antiqua"/>
        </w:rPr>
      </w:pPr>
    </w:p>
    <w:p w14:paraId="17C20DFD" w14:textId="77777777" w:rsidR="003A52F1" w:rsidRDefault="003A52F1" w:rsidP="003A52F1">
      <w:pPr>
        <w:snapToGrid w:val="0"/>
        <w:ind w:leftChars="100" w:left="240"/>
        <w:jc w:val="center"/>
        <w:rPr>
          <w:rFonts w:ascii="Book Antiqua" w:hAnsi="Book Antiqua"/>
        </w:rPr>
      </w:pPr>
    </w:p>
    <w:p w14:paraId="0A9F514B" w14:textId="77777777" w:rsidR="003A52F1" w:rsidRDefault="003A52F1" w:rsidP="003A52F1">
      <w:pPr>
        <w:snapToGrid w:val="0"/>
        <w:ind w:leftChars="100" w:left="240"/>
        <w:jc w:val="center"/>
        <w:rPr>
          <w:rFonts w:ascii="Book Antiqua" w:hAnsi="Book Antiqua"/>
        </w:rPr>
      </w:pPr>
    </w:p>
    <w:p w14:paraId="1CFE6E6F" w14:textId="77777777" w:rsidR="003A52F1" w:rsidRDefault="003A52F1" w:rsidP="003A52F1">
      <w:pPr>
        <w:snapToGrid w:val="0"/>
        <w:ind w:leftChars="100" w:left="240"/>
        <w:jc w:val="center"/>
        <w:rPr>
          <w:rFonts w:ascii="Book Antiqua" w:hAnsi="Book Antiqua"/>
        </w:rPr>
      </w:pPr>
    </w:p>
    <w:p w14:paraId="67DF5709" w14:textId="77777777" w:rsidR="003A52F1" w:rsidRDefault="003A52F1" w:rsidP="003A52F1">
      <w:pPr>
        <w:snapToGrid w:val="0"/>
        <w:ind w:leftChars="100" w:left="240"/>
        <w:jc w:val="center"/>
        <w:rPr>
          <w:rFonts w:ascii="Book Antiqua" w:hAnsi="Book Antiqua"/>
        </w:rPr>
      </w:pPr>
    </w:p>
    <w:p w14:paraId="7E1AF5BE" w14:textId="77777777" w:rsidR="003A52F1" w:rsidRDefault="003A52F1" w:rsidP="003A52F1">
      <w:pPr>
        <w:snapToGrid w:val="0"/>
        <w:ind w:leftChars="100" w:left="240"/>
        <w:jc w:val="center"/>
        <w:rPr>
          <w:rFonts w:ascii="Book Antiqua" w:hAnsi="Book Antiqua"/>
        </w:rPr>
      </w:pPr>
    </w:p>
    <w:p w14:paraId="6B52756E" w14:textId="77777777" w:rsidR="003A52F1" w:rsidRDefault="003A52F1" w:rsidP="003A52F1">
      <w:pPr>
        <w:snapToGrid w:val="0"/>
        <w:ind w:leftChars="100" w:left="240"/>
        <w:jc w:val="right"/>
        <w:rPr>
          <w:rFonts w:ascii="Book Antiqua" w:hAnsi="Book Antiqua"/>
          <w:color w:val="000000" w:themeColor="text1"/>
        </w:rPr>
      </w:pPr>
    </w:p>
    <w:p w14:paraId="556FDD18" w14:textId="77777777" w:rsidR="003A52F1" w:rsidRDefault="003A52F1" w:rsidP="003A52F1">
      <w:pPr>
        <w:snapToGrid w:val="0"/>
        <w:jc w:val="center"/>
        <w:rPr>
          <w:rFonts w:ascii="Book Antiqua" w:hAnsi="Book Antiqua"/>
          <w:shd w:val="clear" w:color="auto" w:fill="FFFFFF"/>
        </w:rPr>
      </w:pPr>
      <w:r>
        <w:rPr>
          <w:rFonts w:ascii="Book Antiqua" w:eastAsia="BookAntiqua-Bold" w:hAnsi="Book Antiqua" w:cs="BookAntiqua-Bold"/>
          <w:b/>
          <w:bCs/>
          <w:color w:val="000000" w:themeColor="text1"/>
        </w:rPr>
        <w:t>© 2022 Baishideng Publishing Group Inc. All rights reserved.</w:t>
      </w:r>
    </w:p>
    <w:p w14:paraId="3F81BD5B" w14:textId="77777777" w:rsidR="003A52F1" w:rsidRDefault="003A52F1" w:rsidP="003A52F1">
      <w:pPr>
        <w:rPr>
          <w:rFonts w:ascii="Book Antiqua" w:hAnsi="Book Antiqua" w:cs="Book Antiqua"/>
          <w:b/>
          <w:bCs/>
          <w:color w:val="000000"/>
        </w:rPr>
      </w:pPr>
    </w:p>
    <w:p w14:paraId="72DC0DF4" w14:textId="36DBD8BC" w:rsidR="00CA7C1D" w:rsidRPr="001A1FD1" w:rsidRDefault="00CA7C1D" w:rsidP="000A3A4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sectPr w:rsidR="00CA7C1D" w:rsidRPr="001A1FD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48C2443" w14:textId="77777777" w:rsidR="00C93F9C" w:rsidRDefault="00C93F9C" w:rsidP="00085DC8">
      <w:r>
        <w:separator/>
      </w:r>
    </w:p>
  </w:endnote>
  <w:endnote w:type="continuationSeparator" w:id="0">
    <w:p w14:paraId="21427B8F" w14:textId="77777777" w:rsidR="00C93F9C" w:rsidRDefault="00C93F9C" w:rsidP="00085DC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imesNewRomanPSMT">
    <w:altName w:val="宋体"/>
    <w:charset w:val="86"/>
    <w:family w:val="auto"/>
    <w:pitch w:val="default"/>
    <w:sig w:usb0="00000000" w:usb1="00000000" w:usb2="00000010" w:usb3="00000000" w:csb0="00060002" w:csb1="00000000"/>
  </w:font>
  <w:font w:name="Garamond-Bold">
    <w:altName w:val="等线"/>
    <w:charset w:val="00"/>
    <w:family w:val="auto"/>
    <w:pitch w:val="default"/>
    <w:sig w:usb0="00000000" w:usb1="00000000" w:usb2="00000010" w:usb3="00000000" w:csb0="0004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okAntiqua-Bold">
    <w:altName w:val="Calibri"/>
    <w:charset w:val="00"/>
    <w:family w:val="swiss"/>
    <w:pitch w:val="default"/>
    <w:sig w:usb0="00000000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551841722"/>
      <w:docPartObj>
        <w:docPartGallery w:val="Page Numbers (Bottom of Page)"/>
        <w:docPartUnique/>
      </w:docPartObj>
    </w:sdtPr>
    <w:sdtEndPr/>
    <w:sdtContent>
      <w:sdt>
        <w:sdtPr>
          <w:id w:val="-1769616900"/>
          <w:docPartObj>
            <w:docPartGallery w:val="Page Numbers (Top of Page)"/>
            <w:docPartUnique/>
          </w:docPartObj>
        </w:sdtPr>
        <w:sdtEndPr/>
        <w:sdtContent>
          <w:p w14:paraId="4D6B74F4" w14:textId="79ABCF0E" w:rsidR="00085DC8" w:rsidRDefault="00085DC8">
            <w:pPr>
              <w:pStyle w:val="a8"/>
              <w:jc w:val="right"/>
            </w:pPr>
            <w:r>
              <w:rPr>
                <w:lang w:val="zh-CN" w:eastAsia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 w:eastAsia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 w:eastAsia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 w:eastAsia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63BB235F" w14:textId="77777777" w:rsidR="00085DC8" w:rsidRDefault="00085DC8">
    <w:pPr>
      <w:pStyle w:val="a8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DC34D59" w14:textId="77777777" w:rsidR="00C93F9C" w:rsidRDefault="00C93F9C" w:rsidP="00085DC8">
      <w:r>
        <w:separator/>
      </w:r>
    </w:p>
  </w:footnote>
  <w:footnote w:type="continuationSeparator" w:id="0">
    <w:p w14:paraId="3E7EA2E4" w14:textId="77777777" w:rsidR="00C93F9C" w:rsidRDefault="00C93F9C" w:rsidP="00085DC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7B3E"/>
    <w:rsid w:val="00085DC8"/>
    <w:rsid w:val="000874F0"/>
    <w:rsid w:val="0009516E"/>
    <w:rsid w:val="000958D6"/>
    <w:rsid w:val="000A3A45"/>
    <w:rsid w:val="000E4BCF"/>
    <w:rsid w:val="001653D2"/>
    <w:rsid w:val="001708D9"/>
    <w:rsid w:val="0017110B"/>
    <w:rsid w:val="001A1FD1"/>
    <w:rsid w:val="001B0F39"/>
    <w:rsid w:val="001D76E1"/>
    <w:rsid w:val="002166BB"/>
    <w:rsid w:val="00281CB4"/>
    <w:rsid w:val="002E4DE6"/>
    <w:rsid w:val="003041F3"/>
    <w:rsid w:val="003358E3"/>
    <w:rsid w:val="003409AF"/>
    <w:rsid w:val="003502DE"/>
    <w:rsid w:val="003840D3"/>
    <w:rsid w:val="00385ED7"/>
    <w:rsid w:val="003A52F1"/>
    <w:rsid w:val="003B1B55"/>
    <w:rsid w:val="003C243F"/>
    <w:rsid w:val="003E245A"/>
    <w:rsid w:val="003F6532"/>
    <w:rsid w:val="00432A2D"/>
    <w:rsid w:val="00437328"/>
    <w:rsid w:val="004A33B5"/>
    <w:rsid w:val="004A56E7"/>
    <w:rsid w:val="00507147"/>
    <w:rsid w:val="0053195C"/>
    <w:rsid w:val="00584E09"/>
    <w:rsid w:val="005905BA"/>
    <w:rsid w:val="00595420"/>
    <w:rsid w:val="005B3429"/>
    <w:rsid w:val="00617A51"/>
    <w:rsid w:val="00622F56"/>
    <w:rsid w:val="0064424B"/>
    <w:rsid w:val="006C5EBE"/>
    <w:rsid w:val="00712460"/>
    <w:rsid w:val="00765868"/>
    <w:rsid w:val="007846DA"/>
    <w:rsid w:val="00795531"/>
    <w:rsid w:val="007C2AAA"/>
    <w:rsid w:val="007E4CF3"/>
    <w:rsid w:val="008221A1"/>
    <w:rsid w:val="008507D9"/>
    <w:rsid w:val="00893807"/>
    <w:rsid w:val="00901D39"/>
    <w:rsid w:val="00961108"/>
    <w:rsid w:val="00973063"/>
    <w:rsid w:val="009853D0"/>
    <w:rsid w:val="009A497B"/>
    <w:rsid w:val="009A666F"/>
    <w:rsid w:val="009B1FB3"/>
    <w:rsid w:val="009E121F"/>
    <w:rsid w:val="009E4BD1"/>
    <w:rsid w:val="009F2D25"/>
    <w:rsid w:val="00A03395"/>
    <w:rsid w:val="00A6363A"/>
    <w:rsid w:val="00A77B3E"/>
    <w:rsid w:val="00A863AF"/>
    <w:rsid w:val="00AD70D1"/>
    <w:rsid w:val="00B76921"/>
    <w:rsid w:val="00B847CD"/>
    <w:rsid w:val="00BA01C0"/>
    <w:rsid w:val="00BC1C23"/>
    <w:rsid w:val="00BF2EF3"/>
    <w:rsid w:val="00C04B2E"/>
    <w:rsid w:val="00C50FD1"/>
    <w:rsid w:val="00C93F9C"/>
    <w:rsid w:val="00CA2A55"/>
    <w:rsid w:val="00CA7C1D"/>
    <w:rsid w:val="00CB472A"/>
    <w:rsid w:val="00CC479B"/>
    <w:rsid w:val="00CC6BF8"/>
    <w:rsid w:val="00CD377F"/>
    <w:rsid w:val="00CE4C92"/>
    <w:rsid w:val="00D0472C"/>
    <w:rsid w:val="00D7095B"/>
    <w:rsid w:val="00DB0467"/>
    <w:rsid w:val="00DB427C"/>
    <w:rsid w:val="00DB5907"/>
    <w:rsid w:val="00DC7EC7"/>
    <w:rsid w:val="00E02073"/>
    <w:rsid w:val="00E4496B"/>
    <w:rsid w:val="00E62074"/>
    <w:rsid w:val="00E863D9"/>
    <w:rsid w:val="00E9270C"/>
    <w:rsid w:val="00EC3D7F"/>
    <w:rsid w:val="00ED1AE0"/>
    <w:rsid w:val="00ED47E2"/>
    <w:rsid w:val="00F20A76"/>
    <w:rsid w:val="00F47DC6"/>
    <w:rsid w:val="00F54D87"/>
    <w:rsid w:val="00F57693"/>
    <w:rsid w:val="00F6467C"/>
    <w:rsid w:val="00F661DB"/>
    <w:rsid w:val="00FD51E9"/>
    <w:rsid w:val="00FF31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62C0D9D3"/>
  <w15:docId w15:val="{1A5D0008-4D78-4824-8735-D534BF49BC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paragraph" w:styleId="1">
    <w:name w:val="heading 1"/>
    <w:basedOn w:val="a"/>
    <w:next w:val="a"/>
    <w:link w:val="10"/>
    <w:uiPriority w:val="9"/>
    <w:qFormat/>
    <w:rsid w:val="00EC3D7F"/>
    <w:pPr>
      <w:keepNext/>
      <w:keepLines/>
      <w:spacing w:before="240" w:line="260" w:lineRule="atLeast"/>
      <w:jc w:val="both"/>
      <w:outlineLvl w:val="0"/>
    </w:pPr>
    <w:rPr>
      <w:rFonts w:asciiTheme="majorHAnsi" w:eastAsiaTheme="majorEastAsia" w:hAnsiTheme="majorHAnsi" w:cstheme="majorBidi"/>
      <w:noProof/>
      <w:color w:val="365F91" w:themeColor="accent1" w:themeShade="BF"/>
      <w:sz w:val="32"/>
      <w:szCs w:val="32"/>
      <w:lang w:eastAsia="zh-C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semiHidden/>
    <w:unhideWhenUsed/>
    <w:rsid w:val="00A03395"/>
    <w:pPr>
      <w:spacing w:before="100" w:beforeAutospacing="1" w:after="100" w:afterAutospacing="1"/>
    </w:pPr>
    <w:rPr>
      <w:rFonts w:ascii="宋体" w:eastAsia="宋体" w:hAnsi="宋体" w:cs="宋体"/>
      <w:lang w:eastAsia="zh-CN"/>
    </w:rPr>
  </w:style>
  <w:style w:type="character" w:customStyle="1" w:styleId="10">
    <w:name w:val="标题 1 字符"/>
    <w:basedOn w:val="a0"/>
    <w:link w:val="1"/>
    <w:uiPriority w:val="9"/>
    <w:rsid w:val="00EC3D7F"/>
    <w:rPr>
      <w:rFonts w:asciiTheme="majorHAnsi" w:eastAsiaTheme="majorEastAsia" w:hAnsiTheme="majorHAnsi" w:cstheme="majorBidi"/>
      <w:noProof/>
      <w:color w:val="365F91" w:themeColor="accent1" w:themeShade="BF"/>
      <w:sz w:val="32"/>
      <w:szCs w:val="32"/>
      <w:lang w:eastAsia="zh-CN"/>
    </w:rPr>
  </w:style>
  <w:style w:type="character" w:styleId="a4">
    <w:name w:val="Hyperlink"/>
    <w:uiPriority w:val="99"/>
    <w:rsid w:val="00EC3D7F"/>
    <w:rPr>
      <w:color w:val="0000FF"/>
      <w:u w:val="single"/>
    </w:rPr>
  </w:style>
  <w:style w:type="table" w:customStyle="1" w:styleId="11">
    <w:name w:val="网格型1"/>
    <w:basedOn w:val="a1"/>
    <w:next w:val="a5"/>
    <w:uiPriority w:val="39"/>
    <w:qFormat/>
    <w:rsid w:val="00EC3D7F"/>
    <w:rPr>
      <w:rFonts w:ascii="等线" w:eastAsia="等线" w:hAnsi="等线" w:cs="Arial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a5">
    <w:name w:val="Table Grid"/>
    <w:basedOn w:val="a1"/>
    <w:rsid w:val="00EC3D7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6">
    <w:name w:val="header"/>
    <w:basedOn w:val="a"/>
    <w:link w:val="a7"/>
    <w:unhideWhenUsed/>
    <w:rsid w:val="00085DC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0"/>
    <w:link w:val="a6"/>
    <w:rsid w:val="00085DC8"/>
    <w:rPr>
      <w:sz w:val="18"/>
      <w:szCs w:val="18"/>
    </w:rPr>
  </w:style>
  <w:style w:type="paragraph" w:styleId="a8">
    <w:name w:val="footer"/>
    <w:basedOn w:val="a"/>
    <w:link w:val="a9"/>
    <w:uiPriority w:val="99"/>
    <w:unhideWhenUsed/>
    <w:rsid w:val="00085DC8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9">
    <w:name w:val="页脚 字符"/>
    <w:basedOn w:val="a0"/>
    <w:link w:val="a8"/>
    <w:uiPriority w:val="99"/>
    <w:rsid w:val="00085DC8"/>
    <w:rPr>
      <w:sz w:val="18"/>
      <w:szCs w:val="18"/>
    </w:rPr>
  </w:style>
  <w:style w:type="paragraph" w:styleId="aa">
    <w:name w:val="Revision"/>
    <w:hidden/>
    <w:uiPriority w:val="99"/>
    <w:semiHidden/>
    <w:rsid w:val="00281CB4"/>
    <w:rPr>
      <w:sz w:val="24"/>
      <w:szCs w:val="24"/>
    </w:rPr>
  </w:style>
  <w:style w:type="character" w:styleId="ab">
    <w:name w:val="annotation reference"/>
    <w:basedOn w:val="a0"/>
    <w:semiHidden/>
    <w:unhideWhenUsed/>
    <w:rsid w:val="00ED1AE0"/>
    <w:rPr>
      <w:sz w:val="21"/>
      <w:szCs w:val="21"/>
    </w:rPr>
  </w:style>
  <w:style w:type="paragraph" w:styleId="ac">
    <w:name w:val="annotation text"/>
    <w:basedOn w:val="a"/>
    <w:link w:val="ad"/>
    <w:semiHidden/>
    <w:unhideWhenUsed/>
    <w:rsid w:val="00ED1AE0"/>
  </w:style>
  <w:style w:type="character" w:customStyle="1" w:styleId="ad">
    <w:name w:val="批注文字 字符"/>
    <w:basedOn w:val="a0"/>
    <w:link w:val="ac"/>
    <w:semiHidden/>
    <w:rsid w:val="00ED1AE0"/>
    <w:rPr>
      <w:sz w:val="24"/>
      <w:szCs w:val="24"/>
    </w:rPr>
  </w:style>
  <w:style w:type="paragraph" w:styleId="ae">
    <w:name w:val="annotation subject"/>
    <w:basedOn w:val="ac"/>
    <w:next w:val="ac"/>
    <w:link w:val="af"/>
    <w:semiHidden/>
    <w:unhideWhenUsed/>
    <w:rsid w:val="00ED1AE0"/>
    <w:rPr>
      <w:b/>
      <w:bCs/>
    </w:rPr>
  </w:style>
  <w:style w:type="character" w:customStyle="1" w:styleId="af">
    <w:name w:val="批注主题 字符"/>
    <w:basedOn w:val="ad"/>
    <w:link w:val="ae"/>
    <w:semiHidden/>
    <w:rsid w:val="00ED1AE0"/>
    <w:rPr>
      <w:b/>
      <w:bCs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58320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s://clinicaltrials.gov/show/NCT01322386" TargetMode="External"/><Relationship Id="rId18" Type="http://schemas.openxmlformats.org/officeDocument/2006/relationships/hyperlink" Target="https://clinicaltrials.gov/show/NCT00059202" TargetMode="External"/><Relationship Id="rId26" Type="http://schemas.openxmlformats.org/officeDocument/2006/relationships/image" Target="media/image2.png"/><Relationship Id="rId3" Type="http://schemas.openxmlformats.org/officeDocument/2006/relationships/settings" Target="settings.xml"/><Relationship Id="rId21" Type="http://schemas.openxmlformats.org/officeDocument/2006/relationships/hyperlink" Target="https://clinicaltrials.gov/show/NCT00161148" TargetMode="External"/><Relationship Id="rId7" Type="http://schemas.openxmlformats.org/officeDocument/2006/relationships/footer" Target="footer1.xml"/><Relationship Id="rId12" Type="http://schemas.openxmlformats.org/officeDocument/2006/relationships/hyperlink" Target="https://clinicaltrials.gov/show/NCT02464020" TargetMode="External"/><Relationship Id="rId17" Type="http://schemas.openxmlformats.org/officeDocument/2006/relationships/hyperlink" Target="https://clinicaltrials.gov/show/NCT03710122" TargetMode="External"/><Relationship Id="rId25" Type="http://schemas.openxmlformats.org/officeDocument/2006/relationships/hyperlink" Target="https://clinicaltrials.gov/show/NCT02605213" TargetMode="External"/><Relationship Id="rId2" Type="http://schemas.openxmlformats.org/officeDocument/2006/relationships/styles" Target="styles.xml"/><Relationship Id="rId16" Type="http://schemas.openxmlformats.org/officeDocument/2006/relationships/hyperlink" Target="https://clinicaltrials.gov/show/NCT02177136" TargetMode="External"/><Relationship Id="rId20" Type="http://schemas.openxmlformats.org/officeDocument/2006/relationships/hyperlink" Target="https://clinicaltrials.gov/show/NCT01802073" TargetMode="External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s://clinicaltrials.gov/show/NCT02137668" TargetMode="External"/><Relationship Id="rId24" Type="http://schemas.openxmlformats.org/officeDocument/2006/relationships/hyperlink" Target="https://clinicaltrials.gov/show/NCT00059202" TargetMode="External"/><Relationship Id="rId5" Type="http://schemas.openxmlformats.org/officeDocument/2006/relationships/footnotes" Target="footnotes.xml"/><Relationship Id="rId15" Type="http://schemas.openxmlformats.org/officeDocument/2006/relationships/hyperlink" Target="https://clinicaltrials.gov/show/NCT01755507" TargetMode="External"/><Relationship Id="rId23" Type="http://schemas.openxmlformats.org/officeDocument/2006/relationships/hyperlink" Target="https://clinicaltrials.gov/show/NCT03710122" TargetMode="External"/><Relationship Id="rId28" Type="http://schemas.openxmlformats.org/officeDocument/2006/relationships/fontTable" Target="fontTable.xml"/><Relationship Id="rId10" Type="http://schemas.openxmlformats.org/officeDocument/2006/relationships/hyperlink" Target="https://clinicaltrials.gov/show/NCT00630942" TargetMode="External"/><Relationship Id="rId19" Type="http://schemas.openxmlformats.org/officeDocument/2006/relationships/hyperlink" Target="https://clinicaltrials.gov/show/NCT02424175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clinicaltrials.gov/show/NCT01085760" TargetMode="External"/><Relationship Id="rId14" Type="http://schemas.openxmlformats.org/officeDocument/2006/relationships/hyperlink" Target="https://clinicaltrials.gov/show/NCT02424175" TargetMode="External"/><Relationship Id="rId22" Type="http://schemas.openxmlformats.org/officeDocument/2006/relationships/hyperlink" Target="https://clinicaltrials.gov/show/NCT03872921" TargetMode="External"/><Relationship Id="rId27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2AA13CE-6DF9-4149-B4F3-5B8ADA2B91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</TotalTime>
  <Pages>53</Pages>
  <Words>16115</Words>
  <Characters>91860</Characters>
  <Application>Microsoft Office Word</Application>
  <DocSecurity>0</DocSecurity>
  <Lines>765</Lines>
  <Paragraphs>2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77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zhj</dc:creator>
  <cp:lastModifiedBy>Chen YX</cp:lastModifiedBy>
  <cp:revision>10</cp:revision>
  <dcterms:created xsi:type="dcterms:W3CDTF">2022-11-10T21:55:00Z</dcterms:created>
  <dcterms:modified xsi:type="dcterms:W3CDTF">2022-11-24T08:22:00Z</dcterms:modified>
</cp:coreProperties>
</file>